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3C19" w:rsidRPr="00953264" w:rsidRDefault="00953264" w:rsidP="00953264">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R</w:t>
      </w:r>
      <w:r w:rsidR="00E4267F" w:rsidRPr="00953264">
        <w:rPr>
          <w:rFonts w:ascii="Times New Roman" w:hAnsi="Times New Roman" w:cs="Times New Roman"/>
          <w:b/>
          <w:bCs/>
          <w:sz w:val="28"/>
          <w:szCs w:val="28"/>
        </w:rPr>
        <w:t>espon penulis</w:t>
      </w:r>
      <w:r>
        <w:rPr>
          <w:rFonts w:ascii="Times New Roman" w:hAnsi="Times New Roman" w:cs="Times New Roman"/>
          <w:b/>
          <w:bCs/>
          <w:sz w:val="28"/>
          <w:szCs w:val="28"/>
        </w:rPr>
        <w:t xml:space="preserve"> terhadap komentar reviewer</w:t>
      </w:r>
    </w:p>
    <w:p w:rsidR="00752812" w:rsidRPr="00953264" w:rsidRDefault="00752812" w:rsidP="002B0765">
      <w:pPr>
        <w:spacing w:after="0" w:line="360" w:lineRule="auto"/>
        <w:jc w:val="both"/>
        <w:rPr>
          <w:rFonts w:ascii="Times New Roman" w:hAnsi="Times New Roman" w:cs="Times New Roman"/>
          <w:sz w:val="24"/>
          <w:szCs w:val="24"/>
        </w:rPr>
      </w:pPr>
    </w:p>
    <w:p w:rsidR="00752812" w:rsidRPr="00953264" w:rsidRDefault="00752812" w:rsidP="00633C53">
      <w:pPr>
        <w:pStyle w:val="ListParagraph"/>
        <w:numPr>
          <w:ilvl w:val="0"/>
          <w:numId w:val="1"/>
        </w:numPr>
        <w:spacing w:after="0" w:line="360" w:lineRule="auto"/>
        <w:ind w:left="426" w:hanging="426"/>
        <w:jc w:val="both"/>
        <w:rPr>
          <w:rFonts w:ascii="Times New Roman" w:hAnsi="Times New Roman" w:cs="Times New Roman"/>
          <w:w w:val="105"/>
          <w:sz w:val="24"/>
          <w:szCs w:val="24"/>
        </w:rPr>
      </w:pPr>
      <w:r w:rsidRPr="00953264">
        <w:rPr>
          <w:rFonts w:ascii="Times New Roman" w:hAnsi="Times New Roman" w:cs="Times New Roman"/>
          <w:b/>
          <w:w w:val="105"/>
          <w:sz w:val="24"/>
          <w:szCs w:val="24"/>
        </w:rPr>
        <w:t xml:space="preserve">Commented [CJS2]: </w:t>
      </w:r>
      <w:r w:rsidRPr="00953264">
        <w:rPr>
          <w:rFonts w:ascii="Times New Roman" w:hAnsi="Times New Roman" w:cs="Times New Roman"/>
          <w:w w:val="105"/>
          <w:sz w:val="24"/>
          <w:szCs w:val="24"/>
        </w:rPr>
        <w:t>Citation?</w:t>
      </w:r>
    </w:p>
    <w:p w:rsidR="00104049" w:rsidRPr="00953264" w:rsidRDefault="00104049" w:rsidP="00633C53">
      <w:pPr>
        <w:pStyle w:val="ListParagraph"/>
        <w:numPr>
          <w:ilvl w:val="0"/>
          <w:numId w:val="1"/>
        </w:numPr>
        <w:spacing w:after="0" w:line="360" w:lineRule="auto"/>
        <w:ind w:left="426" w:right="183" w:hanging="426"/>
        <w:jc w:val="both"/>
        <w:rPr>
          <w:rFonts w:ascii="Times New Roman" w:hAnsi="Times New Roman" w:cs="Times New Roman"/>
          <w:sz w:val="24"/>
          <w:szCs w:val="24"/>
        </w:rPr>
      </w:pPr>
      <w:r w:rsidRPr="00953264">
        <w:rPr>
          <w:rFonts w:ascii="Times New Roman" w:hAnsi="Times New Roman" w:cs="Times New Roman"/>
          <w:b/>
          <w:w w:val="105"/>
          <w:sz w:val="24"/>
          <w:szCs w:val="24"/>
        </w:rPr>
        <w:t xml:space="preserve">Commented [CJS3]: </w:t>
      </w:r>
      <w:r w:rsidRPr="00953264">
        <w:rPr>
          <w:rFonts w:ascii="Times New Roman" w:hAnsi="Times New Roman" w:cs="Times New Roman"/>
          <w:w w:val="105"/>
          <w:sz w:val="24"/>
          <w:szCs w:val="24"/>
        </w:rPr>
        <w:t>You can’t be straight to the point (twitter) all your statement should be deliver with theoretical basis</w:t>
      </w:r>
    </w:p>
    <w:p w:rsidR="00104049" w:rsidRPr="00953264" w:rsidRDefault="00104049" w:rsidP="002B0765">
      <w:pPr>
        <w:spacing w:after="0" w:line="360" w:lineRule="auto"/>
        <w:jc w:val="both"/>
        <w:rPr>
          <w:rFonts w:ascii="Times New Roman" w:hAnsi="Times New Roman" w:cs="Times New Roman"/>
          <w:w w:val="105"/>
          <w:sz w:val="24"/>
          <w:szCs w:val="24"/>
        </w:rPr>
      </w:pPr>
    </w:p>
    <w:p w:rsidR="00752812" w:rsidRPr="00953264" w:rsidRDefault="00633C53" w:rsidP="002B0765">
      <w:pPr>
        <w:spacing w:after="0" w:line="360" w:lineRule="auto"/>
        <w:jc w:val="both"/>
        <w:rPr>
          <w:rFonts w:ascii="Times New Roman" w:hAnsi="Times New Roman" w:cs="Times New Roman"/>
          <w:w w:val="105"/>
          <w:sz w:val="24"/>
          <w:szCs w:val="24"/>
        </w:rPr>
      </w:pPr>
      <w:r w:rsidRPr="00953264">
        <w:rPr>
          <w:rFonts w:ascii="Times New Roman" w:hAnsi="Times New Roman" w:cs="Times New Roman"/>
          <w:w w:val="105"/>
          <w:sz w:val="24"/>
          <w:szCs w:val="24"/>
        </w:rPr>
        <w:t>Respon</w:t>
      </w:r>
      <w:r w:rsidR="00752812" w:rsidRPr="00953264">
        <w:rPr>
          <w:rFonts w:ascii="Times New Roman" w:hAnsi="Times New Roman" w:cs="Times New Roman"/>
          <w:w w:val="105"/>
          <w:sz w:val="24"/>
          <w:szCs w:val="24"/>
        </w:rPr>
        <w:t xml:space="preserve"> :</w:t>
      </w:r>
    </w:p>
    <w:p w:rsidR="00752812" w:rsidRPr="00953264" w:rsidRDefault="00752812" w:rsidP="002B0765">
      <w:pPr>
        <w:spacing w:after="0" w:line="360" w:lineRule="auto"/>
        <w:jc w:val="both"/>
        <w:rPr>
          <w:rFonts w:ascii="Times New Roman" w:hAnsi="Times New Roman" w:cs="Times New Roman"/>
          <w:b/>
          <w:bCs/>
          <w:w w:val="105"/>
          <w:sz w:val="24"/>
          <w:szCs w:val="24"/>
        </w:rPr>
      </w:pPr>
      <w:r w:rsidRPr="00953264">
        <w:rPr>
          <w:rFonts w:ascii="Times New Roman" w:hAnsi="Times New Roman" w:cs="Times New Roman"/>
          <w:b/>
          <w:bCs/>
          <w:w w:val="105"/>
          <w:sz w:val="24"/>
          <w:szCs w:val="24"/>
        </w:rPr>
        <w:t xml:space="preserve">Telah ditambahkan </w:t>
      </w:r>
      <w:r w:rsidR="00894B77" w:rsidRPr="00953264">
        <w:rPr>
          <w:rFonts w:ascii="Times New Roman" w:hAnsi="Times New Roman" w:cs="Times New Roman"/>
          <w:b/>
          <w:bCs/>
          <w:w w:val="105"/>
          <w:sz w:val="24"/>
          <w:szCs w:val="24"/>
        </w:rPr>
        <w:t xml:space="preserve">sebuah penegasan fokus point </w:t>
      </w:r>
      <w:r w:rsidRPr="00953264">
        <w:rPr>
          <w:rFonts w:ascii="Times New Roman" w:hAnsi="Times New Roman" w:cs="Times New Roman"/>
          <w:b/>
          <w:bCs/>
          <w:w w:val="105"/>
          <w:sz w:val="24"/>
          <w:szCs w:val="24"/>
        </w:rPr>
        <w:t>pada kalimat yand dimaksudkan</w:t>
      </w:r>
      <w:r w:rsidR="00894B77" w:rsidRPr="00953264">
        <w:rPr>
          <w:rFonts w:ascii="Times New Roman" w:hAnsi="Times New Roman" w:cs="Times New Roman"/>
          <w:b/>
          <w:bCs/>
          <w:w w:val="105"/>
          <w:sz w:val="24"/>
          <w:szCs w:val="24"/>
        </w:rPr>
        <w:t xml:space="preserve"> dan pelengkapan sumber sitasi</w:t>
      </w:r>
    </w:p>
    <w:p w:rsidR="00894B77" w:rsidRPr="00953264" w:rsidRDefault="00894B77" w:rsidP="00B725DC">
      <w:pPr>
        <w:spacing w:after="0" w:line="240" w:lineRule="auto"/>
        <w:jc w:val="both"/>
        <w:rPr>
          <w:rFonts w:ascii="Times New Roman" w:hAnsi="Times New Roman" w:cs="Times New Roman"/>
          <w:w w:val="105"/>
          <w:sz w:val="24"/>
          <w:szCs w:val="24"/>
        </w:rPr>
      </w:pPr>
    </w:p>
    <w:p w:rsidR="00752812" w:rsidRPr="00953264" w:rsidRDefault="006047F1" w:rsidP="00B725DC">
      <w:pPr>
        <w:spacing w:after="0" w:line="240" w:lineRule="auto"/>
        <w:ind w:firstLine="720"/>
        <w:jc w:val="both"/>
        <w:rPr>
          <w:rFonts w:ascii="Times New Roman" w:hAnsi="Times New Roman" w:cs="Times New Roman"/>
          <w:iCs/>
          <w:sz w:val="24"/>
          <w:szCs w:val="24"/>
        </w:rPr>
      </w:pPr>
      <w:r w:rsidRPr="00953264">
        <w:rPr>
          <w:rFonts w:ascii="Times New Roman" w:hAnsi="Times New Roman" w:cs="Times New Roman"/>
          <w:iCs/>
          <w:color w:val="000000"/>
          <w:sz w:val="24"/>
          <w:szCs w:val="24"/>
          <w:lang w:val="en-US"/>
        </w:rPr>
        <w:t>Various social media have been created to meet the needs for communication and information, one of which is Twitter (</w:t>
      </w:r>
      <w:r w:rsidRPr="00953264">
        <w:rPr>
          <w:rFonts w:ascii="Times New Roman" w:hAnsi="Times New Roman" w:cs="Times New Roman"/>
          <w:iCs/>
          <w:color w:val="000000"/>
          <w:sz w:val="24"/>
          <w:szCs w:val="24"/>
          <w:lang w:val="en-US"/>
        </w:rPr>
        <w:fldChar w:fldCharType="begin" w:fldLock="1"/>
      </w:r>
      <w:r w:rsidRPr="00953264">
        <w:rPr>
          <w:rFonts w:ascii="Times New Roman" w:hAnsi="Times New Roman" w:cs="Times New Roman"/>
          <w:iCs/>
          <w:color w:val="000000"/>
          <w:sz w:val="24"/>
          <w:szCs w:val="24"/>
          <w:lang w:val="en-US"/>
        </w:rPr>
        <w:instrText>ADDIN CSL_CITATION {"citationItems":[{"id":"ITEM-1","itemData":{"DOI":"10.1145/1963405.1963500","ISBN":"9781450305181","abstract":"We analyze the information credibility of news propagated through Twitter, a popular microblogging service. Previous research has shown that most of the messages posted on Twitter are truthful, but the service is also used to spread misinformation and false rumors, often unintentionally. On this paper we focus on automatic methods for assessing the credibility of a given set of tweets. Specifically, we analyze microblog postings related to \"trending\" topics, and classify them as credible or not credible, based on features extracted from them. We use features from users' posting and re-posting (\"re-tweeting\") behavior, from the text of the posts, and from citations to external sources. We evaluate our methods using a significant number of human assessments about the credibility of items on a recent sample of Twitter postings. Our results shows that there are measurable differences in the way messages propagate, that can be used to classify them automatically as credible or not credible, with precision and recall in the range of 70% to 80%. Copyright is held by the International World Wide Web Conference Committee (IW3C2).","author":[{"dropping-particle":"","family":"Castillo","given":"Carlos","non-dropping-particle":"","parse-names":false,"suffix":""},{"dropping-particle":"","family":"Mendoza","given":"Marcelo","non-dropping-particle":"","parse-names":false,"suffix":""},{"dropping-particle":"","family":"Poblete","given":"Barbara","non-dropping-particle":"","parse-names":false,"suffix":""}],"container-title":"Proceedings of the 20th International Conference Companion on World Wide Web, WWW 2011","id":"ITEM-1","issued":{"date-parts":[["2011"]]},"title":"Information credibility on Twitter","type":"paper-conference"},"uris":["http://www.mendeley.com/documents/?uuid=d9fe037d-72b1-4710-8511-6decbb9c7c60"]}],"mendeley":{"formattedCitation":"(Castillo et al., 2011)","manualFormatting":"Castillo et al., 2011)","plainTextFormattedCitation":"(Castillo et al., 2011)","previouslyFormattedCitation":"(Castillo et al., 2011)"},"properties":{"noteIndex":0},"schema":"https://github.com/citation-style-language/schema/raw/master/csl-citation.json"}</w:instrText>
      </w:r>
      <w:r w:rsidRPr="00953264">
        <w:rPr>
          <w:rFonts w:ascii="Times New Roman" w:hAnsi="Times New Roman" w:cs="Times New Roman"/>
          <w:iCs/>
          <w:color w:val="000000"/>
          <w:sz w:val="24"/>
          <w:szCs w:val="24"/>
          <w:lang w:val="en-US"/>
        </w:rPr>
        <w:fldChar w:fldCharType="separate"/>
      </w:r>
      <w:r w:rsidRPr="00953264">
        <w:rPr>
          <w:rFonts w:ascii="Times New Roman" w:hAnsi="Times New Roman" w:cs="Times New Roman"/>
          <w:iCs/>
          <w:noProof/>
          <w:color w:val="000000"/>
          <w:sz w:val="24"/>
          <w:szCs w:val="24"/>
          <w:lang w:val="en-US"/>
        </w:rPr>
        <w:t>Castillo et al., 2011)</w:t>
      </w:r>
      <w:r w:rsidRPr="00953264">
        <w:rPr>
          <w:rFonts w:ascii="Times New Roman" w:hAnsi="Times New Roman" w:cs="Times New Roman"/>
          <w:color w:val="000000"/>
          <w:sz w:val="24"/>
          <w:szCs w:val="24"/>
        </w:rPr>
        <w:fldChar w:fldCharType="end"/>
      </w:r>
      <w:r w:rsidRPr="00953264">
        <w:rPr>
          <w:rFonts w:ascii="Times New Roman" w:hAnsi="Times New Roman" w:cs="Times New Roman"/>
          <w:iCs/>
          <w:color w:val="000000"/>
          <w:sz w:val="24"/>
          <w:szCs w:val="24"/>
          <w:lang w:val="en-US"/>
        </w:rPr>
        <w:t>. It is a renowned microblog in which the users can post an entry that is called ‘tweet’ (</w:t>
      </w:r>
      <w:r w:rsidRPr="00953264">
        <w:rPr>
          <w:rFonts w:ascii="Times New Roman" w:hAnsi="Times New Roman" w:cs="Times New Roman"/>
          <w:iCs/>
          <w:color w:val="000000"/>
          <w:sz w:val="24"/>
          <w:szCs w:val="24"/>
          <w:lang w:val="en-US"/>
        </w:rPr>
        <w:fldChar w:fldCharType="begin" w:fldLock="1"/>
      </w:r>
      <w:r w:rsidRPr="00953264">
        <w:rPr>
          <w:rFonts w:ascii="Times New Roman" w:hAnsi="Times New Roman" w:cs="Times New Roman"/>
          <w:iCs/>
          <w:color w:val="000000"/>
          <w:sz w:val="24"/>
          <w:szCs w:val="24"/>
          <w:lang w:val="en-US"/>
        </w:rPr>
        <w:instrText>ADDIN CSL_CITATION {"citationItems":[{"id":"ITEM-1","itemData":{"abstract":"We introduce a novel approach for automatically classifying the sentiment of Twitter messages. These messages are classified as either positive or negative with respect to a query term. This is useful for consumers who want to research the sentiment of products before purchase, or companies that want to monitor the public sentiment of their brands. There is no previous research on classifying sentiment of messages on microblogging services like Twitter. We present the results of machine learning algorithms for classifying the sentiment of Twitter messages using distant supervision. Our training data consists of Twitter messages with emoticons, which are used as noisy labels. This type of training data is abundantly available and can be obtained through automated means. We show that machine learning algorithms (Naive Bayes, Maximum Entropy, and SVM) have accuracy above 80% when trained with emoticon data. This paper also describes the preprocessing steps needed in order to achieve high accuracy. The main contribution of this paper is the idea of using tweets with emoticons for distant supervised learning.","author":[{"dropping-particle":"","family":"Go","given":"Alec","non-dropping-particle":"","parse-names":false,"suffix":""},{"dropping-particle":"","family":"Bhayani","given":"Richa","non-dropping-particle":"","parse-names":false,"suffix":""},{"dropping-particle":"","family":"Huang","given":"Lei","non-dropping-particle":"","parse-names":false,"suffix":""}],"container-title":"Processing","id":"ITEM-1","issued":{"date-parts":[["2009"]]},"page":"1-6","title":"Twitter Sentiment Classification using Distant Supervision","type":"article-journal","volume":"-"},"uris":["http://www.mendeley.com/documents/?uuid=dc00c640-bc5f-4e2e-801d-1cae097140b9","http://www.mendeley.com/documents/?uuid=31c70aea-fd0b-4685-886f-c8b31b70d453"]}],"mendeley":{"formattedCitation":"(Go et al., 2009)","manualFormatting":"Go et al., 2009)","plainTextFormattedCitation":"(Go et al., 2009)","previouslyFormattedCitation":"(Go et al., 2009)"},"properties":{"noteIndex":0},"schema":"https://github.com/citation-style-language/schema/raw/master/csl-citation.json"}</w:instrText>
      </w:r>
      <w:r w:rsidRPr="00953264">
        <w:rPr>
          <w:rFonts w:ascii="Times New Roman" w:hAnsi="Times New Roman" w:cs="Times New Roman"/>
          <w:iCs/>
          <w:color w:val="000000"/>
          <w:sz w:val="24"/>
          <w:szCs w:val="24"/>
          <w:lang w:val="en-US"/>
        </w:rPr>
        <w:fldChar w:fldCharType="separate"/>
      </w:r>
      <w:r w:rsidRPr="00953264">
        <w:rPr>
          <w:rFonts w:ascii="Times New Roman" w:hAnsi="Times New Roman" w:cs="Times New Roman"/>
          <w:iCs/>
          <w:noProof/>
          <w:color w:val="000000"/>
          <w:sz w:val="24"/>
          <w:szCs w:val="24"/>
          <w:lang w:val="en-US"/>
        </w:rPr>
        <w:t>Go et al., 2009)</w:t>
      </w:r>
      <w:r w:rsidRPr="00953264">
        <w:rPr>
          <w:rFonts w:ascii="Times New Roman" w:hAnsi="Times New Roman" w:cs="Times New Roman"/>
          <w:color w:val="000000"/>
          <w:sz w:val="24"/>
          <w:szCs w:val="24"/>
        </w:rPr>
        <w:fldChar w:fldCharType="end"/>
      </w:r>
      <w:r w:rsidRPr="00953264">
        <w:rPr>
          <w:rFonts w:ascii="Times New Roman" w:hAnsi="Times New Roman" w:cs="Times New Roman"/>
          <w:iCs/>
          <w:color w:val="000000"/>
          <w:sz w:val="24"/>
          <w:szCs w:val="24"/>
          <w:lang w:val="en-US"/>
        </w:rPr>
        <w:t>. It has been said that Twitter has been actively used by 300 million users in 2020 (</w:t>
      </w:r>
      <w:r w:rsidRPr="00953264">
        <w:rPr>
          <w:rFonts w:ascii="Times New Roman" w:hAnsi="Times New Roman" w:cs="Times New Roman"/>
          <w:iCs/>
          <w:color w:val="000000"/>
          <w:sz w:val="24"/>
          <w:szCs w:val="24"/>
          <w:lang w:val="en-US"/>
        </w:rPr>
        <w:fldChar w:fldCharType="begin" w:fldLock="1"/>
      </w:r>
      <w:r w:rsidRPr="00953264">
        <w:rPr>
          <w:rFonts w:ascii="Times New Roman" w:hAnsi="Times New Roman" w:cs="Times New Roman"/>
          <w:iCs/>
          <w:color w:val="000000"/>
          <w:sz w:val="24"/>
          <w:szCs w:val="24"/>
          <w:lang w:val="en-US"/>
        </w:rPr>
        <w:instrText>ADDIN CSL_CITATION {"citationItems":[{"id":"ITEM-1","itemData":{"DOI":"10.29207/resti.v4i4.2125","ISSN":"2580-0760","abstract":"Social media is a means to communicate and exchange information between people, and Twitter is one of them. But the information disseminated is not entirely true, but there is some news that is not in accordance with the truth or often called hoaxes. There have been many cases of spreading hoaxes that cause concern and often harm a particular individual or group. So in this research, the authors build a system to identify hoax news on social media Twitter using the Decision Tree C4.5 classification method to the 50,610 tweet data. What distinguishes this research from some researches before is the existence of several test scenarios, classification only, classification using weighting feature, and also classification using weighting feature and feature selection. The weighting method used is TF-IDF, and the feature selection uses Information Gain. The features used are also generated using n-grams consisting of unigram, bigram, and also trigrams. The final results show that the classification test that uses weighting feature and feature selection produces the best accuracy of 72.91% with a ratio of 90% training data and 10% test data (90:10) and the number of features used is 5000 in unigram features.\r  ","author":[{"dropping-particle":"","family":"Irena","given":"Brenda","non-dropping-particle":"","parse-names":false,"suffix":""},{"dropping-particle":"","family":"Erwin Budi Setiawan","given":"","non-dropping-particle":"","parse-names":false,"suffix":""}],"container-title":"Jurnal RESTI (Rekayasa Sistem dan Teknologi Informasi)","id":"ITEM-1","issued":{"date-parts":[["2020"]]},"title":"Fake News (Hoax) Identification on Social Media Twitter using Decision Tree C4.5 Method","type":"article-journal"},"uris":["http://www.mendeley.com/documents/?uuid=89d7bef3-e2a5-4b7a-a3e3-ab1f03d1e2f5"]}],"mendeley":{"formattedCitation":"(Irena &amp; Erwin Budi Setiawan, 2020)","manualFormatting":"Irena &amp; Erwin Budi Setiawan, 2020)","plainTextFormattedCitation":"(Irena &amp; Erwin Budi Setiawan, 2020)","previouslyFormattedCitation":"(Irena &amp; Erwin Budi Setiawan, 2020)"},"properties":{"noteIndex":0},"schema":"https://github.com/citation-style-language/schema/raw/master/csl-citation.json"}</w:instrText>
      </w:r>
      <w:r w:rsidRPr="00953264">
        <w:rPr>
          <w:rFonts w:ascii="Times New Roman" w:hAnsi="Times New Roman" w:cs="Times New Roman"/>
          <w:iCs/>
          <w:color w:val="000000"/>
          <w:sz w:val="24"/>
          <w:szCs w:val="24"/>
          <w:lang w:val="en-US"/>
        </w:rPr>
        <w:fldChar w:fldCharType="separate"/>
      </w:r>
      <w:r w:rsidRPr="00953264">
        <w:rPr>
          <w:rFonts w:ascii="Times New Roman" w:hAnsi="Times New Roman" w:cs="Times New Roman"/>
          <w:iCs/>
          <w:noProof/>
          <w:color w:val="000000"/>
          <w:sz w:val="24"/>
          <w:szCs w:val="24"/>
          <w:lang w:val="en-US"/>
        </w:rPr>
        <w:t>Irena &amp; Erwin Budi Setiawan, 2020)</w:t>
      </w:r>
      <w:r w:rsidRPr="00953264">
        <w:rPr>
          <w:rFonts w:ascii="Times New Roman" w:hAnsi="Times New Roman" w:cs="Times New Roman"/>
          <w:color w:val="000000"/>
          <w:sz w:val="24"/>
          <w:szCs w:val="24"/>
        </w:rPr>
        <w:fldChar w:fldCharType="end"/>
      </w:r>
      <w:r w:rsidR="00B725DC" w:rsidRPr="00953264">
        <w:rPr>
          <w:rFonts w:ascii="Times New Roman" w:hAnsi="Times New Roman" w:cs="Times New Roman"/>
          <w:iCs/>
          <w:sz w:val="24"/>
          <w:szCs w:val="24"/>
        </w:rPr>
        <w:t>.</w:t>
      </w:r>
    </w:p>
    <w:p w:rsidR="00E56F34" w:rsidRPr="00953264" w:rsidRDefault="00894B77" w:rsidP="002B0765">
      <w:pPr>
        <w:spacing w:after="0" w:line="360" w:lineRule="auto"/>
        <w:jc w:val="both"/>
        <w:rPr>
          <w:rFonts w:ascii="Times New Roman" w:hAnsi="Times New Roman" w:cs="Times New Roman"/>
          <w:iCs/>
          <w:sz w:val="24"/>
          <w:szCs w:val="24"/>
        </w:rPr>
      </w:pPr>
      <w:r w:rsidRPr="00953264">
        <w:rPr>
          <w:rFonts w:ascii="Times New Roman" w:hAnsi="Times New Roman" w:cs="Times New Roman"/>
          <w:iCs/>
          <w:sz w:val="24"/>
          <w:szCs w:val="24"/>
        </w:rPr>
        <w:t>----------------------------------------------------------------------------------------------------------------</w:t>
      </w:r>
    </w:p>
    <w:p w:rsidR="00894B77" w:rsidRPr="00953264" w:rsidRDefault="00633C53" w:rsidP="002B0765">
      <w:pPr>
        <w:spacing w:after="0" w:line="360" w:lineRule="auto"/>
        <w:jc w:val="both"/>
        <w:rPr>
          <w:rFonts w:ascii="Times New Roman" w:hAnsi="Times New Roman" w:cs="Times New Roman"/>
          <w:iCs/>
          <w:sz w:val="24"/>
          <w:szCs w:val="24"/>
        </w:rPr>
      </w:pPr>
      <w:r w:rsidRPr="00953264">
        <w:rPr>
          <w:rFonts w:ascii="Times New Roman" w:hAnsi="Times New Roman" w:cs="Times New Roman"/>
          <w:iCs/>
          <w:sz w:val="24"/>
          <w:szCs w:val="24"/>
        </w:rPr>
        <w:t xml:space="preserve">3. </w:t>
      </w:r>
      <w:r w:rsidR="00894B77" w:rsidRPr="00953264">
        <w:rPr>
          <w:rFonts w:ascii="Times New Roman" w:hAnsi="Times New Roman" w:cs="Times New Roman"/>
          <w:iCs/>
          <w:sz w:val="24"/>
          <w:szCs w:val="24"/>
        </w:rPr>
        <w:t xml:space="preserve">Commented [TL4]: Compare with previous studies such as: </w:t>
      </w:r>
    </w:p>
    <w:p w:rsidR="00633C53" w:rsidRPr="00953264" w:rsidRDefault="00894B77" w:rsidP="00633C53">
      <w:pPr>
        <w:pStyle w:val="ListParagraph"/>
        <w:numPr>
          <w:ilvl w:val="0"/>
          <w:numId w:val="2"/>
        </w:numPr>
        <w:spacing w:after="0" w:line="360" w:lineRule="auto"/>
        <w:jc w:val="both"/>
        <w:rPr>
          <w:rFonts w:ascii="Times New Roman" w:hAnsi="Times New Roman" w:cs="Times New Roman"/>
          <w:iCs/>
          <w:sz w:val="24"/>
          <w:szCs w:val="24"/>
        </w:rPr>
      </w:pPr>
      <w:r w:rsidRPr="00953264">
        <w:rPr>
          <w:rFonts w:ascii="Times New Roman" w:hAnsi="Times New Roman" w:cs="Times New Roman"/>
          <w:iCs/>
          <w:sz w:val="24"/>
          <w:szCs w:val="24"/>
        </w:rPr>
        <w:t>Holmberg, K., &amp; Thelwall, M. (2014). Disciplinary differences in Twitter scholarly</w:t>
      </w:r>
      <w:r w:rsidR="00633C53" w:rsidRPr="00953264">
        <w:rPr>
          <w:rFonts w:ascii="Times New Roman" w:hAnsi="Times New Roman" w:cs="Times New Roman"/>
          <w:iCs/>
          <w:sz w:val="24"/>
          <w:szCs w:val="24"/>
        </w:rPr>
        <w:t xml:space="preserve"> </w:t>
      </w:r>
      <w:r w:rsidRPr="00953264">
        <w:rPr>
          <w:rFonts w:ascii="Times New Roman" w:hAnsi="Times New Roman" w:cs="Times New Roman"/>
          <w:iCs/>
          <w:sz w:val="24"/>
          <w:szCs w:val="24"/>
        </w:rPr>
        <w:t xml:space="preserve">communication. Scientometrics, 101(2), 1027-1042. </w:t>
      </w:r>
    </w:p>
    <w:p w:rsidR="00633C53" w:rsidRPr="00953264" w:rsidRDefault="00894B77" w:rsidP="00633C53">
      <w:pPr>
        <w:pStyle w:val="ListParagraph"/>
        <w:numPr>
          <w:ilvl w:val="0"/>
          <w:numId w:val="2"/>
        </w:numPr>
        <w:spacing w:after="0" w:line="360" w:lineRule="auto"/>
        <w:jc w:val="both"/>
        <w:rPr>
          <w:rFonts w:ascii="Times New Roman" w:hAnsi="Times New Roman" w:cs="Times New Roman"/>
          <w:iCs/>
          <w:sz w:val="24"/>
          <w:szCs w:val="24"/>
        </w:rPr>
      </w:pPr>
      <w:r w:rsidRPr="00953264">
        <w:rPr>
          <w:rFonts w:ascii="Times New Roman" w:hAnsi="Times New Roman" w:cs="Times New Roman"/>
          <w:iCs/>
          <w:sz w:val="24"/>
          <w:szCs w:val="24"/>
        </w:rPr>
        <w:t>Bruns, A., &amp; Stieglitz, S. (2012). Quantitative  approaches to comparing communication patterns on Twitter. Journal of technology in human services, 30(3-4), 160-185.</w:t>
      </w:r>
    </w:p>
    <w:p w:rsidR="00633C53" w:rsidRPr="00953264" w:rsidRDefault="00894B77" w:rsidP="00633C53">
      <w:pPr>
        <w:pStyle w:val="ListParagraph"/>
        <w:numPr>
          <w:ilvl w:val="0"/>
          <w:numId w:val="2"/>
        </w:numPr>
        <w:spacing w:after="0" w:line="360" w:lineRule="auto"/>
        <w:jc w:val="both"/>
        <w:rPr>
          <w:rFonts w:ascii="Times New Roman" w:hAnsi="Times New Roman" w:cs="Times New Roman"/>
          <w:iCs/>
          <w:sz w:val="24"/>
          <w:szCs w:val="24"/>
        </w:rPr>
      </w:pPr>
      <w:r w:rsidRPr="00953264">
        <w:rPr>
          <w:rFonts w:ascii="Times New Roman" w:hAnsi="Times New Roman" w:cs="Times New Roman"/>
          <w:iCs/>
          <w:sz w:val="24"/>
          <w:szCs w:val="24"/>
        </w:rPr>
        <w:t>Rybalko, S., &amp; Seltzer, T. (2010). Dialogic communication in 140 characters or less: How Fortune  500 companies engage stakeholders using Twitter. Public relations review, 36(4), 336-341.</w:t>
      </w:r>
    </w:p>
    <w:p w:rsidR="00894B77" w:rsidRPr="00953264" w:rsidRDefault="00894B77" w:rsidP="00633C53">
      <w:pPr>
        <w:pStyle w:val="ListParagraph"/>
        <w:numPr>
          <w:ilvl w:val="0"/>
          <w:numId w:val="2"/>
        </w:numPr>
        <w:spacing w:after="0" w:line="360" w:lineRule="auto"/>
        <w:jc w:val="both"/>
        <w:rPr>
          <w:rFonts w:ascii="Times New Roman" w:hAnsi="Times New Roman" w:cs="Times New Roman"/>
          <w:iCs/>
          <w:sz w:val="24"/>
          <w:szCs w:val="24"/>
        </w:rPr>
      </w:pPr>
      <w:r w:rsidRPr="00953264">
        <w:rPr>
          <w:rFonts w:ascii="Times New Roman" w:hAnsi="Times New Roman" w:cs="Times New Roman"/>
          <w:iCs/>
          <w:sz w:val="24"/>
          <w:szCs w:val="24"/>
        </w:rPr>
        <w:t>Lee, E. J., Lee, H. Y., &amp; Choi, S. (2020). Is the message the medium? How politicians’ Twitter blunders affect perceived authenticity of Twitter</w:t>
      </w:r>
      <w:r w:rsidR="00633C53" w:rsidRPr="00953264">
        <w:rPr>
          <w:rFonts w:ascii="Times New Roman" w:hAnsi="Times New Roman" w:cs="Times New Roman"/>
          <w:iCs/>
          <w:sz w:val="24"/>
          <w:szCs w:val="24"/>
        </w:rPr>
        <w:t xml:space="preserve"> </w:t>
      </w:r>
      <w:r w:rsidRPr="00953264">
        <w:rPr>
          <w:rFonts w:ascii="Times New Roman" w:hAnsi="Times New Roman" w:cs="Times New Roman"/>
          <w:iCs/>
          <w:sz w:val="24"/>
          <w:szCs w:val="24"/>
        </w:rPr>
        <w:t>communication. Computers in Human Behavior, 104, 106188.</w:t>
      </w:r>
    </w:p>
    <w:p w:rsidR="00894B77" w:rsidRPr="00953264" w:rsidRDefault="00894B77" w:rsidP="002B0765">
      <w:pPr>
        <w:spacing w:after="0" w:line="360" w:lineRule="auto"/>
        <w:jc w:val="both"/>
        <w:rPr>
          <w:rFonts w:ascii="Times New Roman" w:hAnsi="Times New Roman" w:cs="Times New Roman"/>
          <w:iCs/>
          <w:sz w:val="24"/>
          <w:szCs w:val="24"/>
        </w:rPr>
      </w:pPr>
    </w:p>
    <w:p w:rsidR="00894B77" w:rsidRPr="00953264" w:rsidRDefault="00633C53" w:rsidP="00633C53">
      <w:pPr>
        <w:spacing w:after="0" w:line="360" w:lineRule="auto"/>
        <w:ind w:left="284" w:hanging="284"/>
        <w:jc w:val="both"/>
        <w:rPr>
          <w:rFonts w:ascii="Times New Roman" w:hAnsi="Times New Roman" w:cs="Times New Roman"/>
          <w:iCs/>
          <w:sz w:val="24"/>
          <w:szCs w:val="24"/>
        </w:rPr>
      </w:pPr>
      <w:r w:rsidRPr="00953264">
        <w:rPr>
          <w:rFonts w:ascii="Times New Roman" w:hAnsi="Times New Roman" w:cs="Times New Roman"/>
          <w:iCs/>
          <w:sz w:val="24"/>
          <w:szCs w:val="24"/>
        </w:rPr>
        <w:t xml:space="preserve">4. </w:t>
      </w:r>
      <w:r w:rsidR="00894B77" w:rsidRPr="00953264">
        <w:rPr>
          <w:rFonts w:ascii="Times New Roman" w:hAnsi="Times New Roman" w:cs="Times New Roman"/>
          <w:iCs/>
          <w:sz w:val="24"/>
          <w:szCs w:val="24"/>
        </w:rPr>
        <w:t xml:space="preserve">Commented [CJS5]: Some of Notable Twitter Research should be cite or compare </w:t>
      </w:r>
      <w:r w:rsidRPr="00953264">
        <w:rPr>
          <w:rFonts w:ascii="Times New Roman" w:hAnsi="Times New Roman" w:cs="Times New Roman"/>
          <w:iCs/>
          <w:sz w:val="24"/>
          <w:szCs w:val="24"/>
        </w:rPr>
        <w:t xml:space="preserve">to your </w:t>
      </w:r>
      <w:r w:rsidR="00894B77" w:rsidRPr="00953264">
        <w:rPr>
          <w:rFonts w:ascii="Times New Roman" w:hAnsi="Times New Roman" w:cs="Times New Roman"/>
          <w:iCs/>
          <w:sz w:val="24"/>
          <w:szCs w:val="24"/>
        </w:rPr>
        <w:t>paper:</w:t>
      </w:r>
    </w:p>
    <w:p w:rsidR="00894B77" w:rsidRPr="00953264" w:rsidRDefault="00894B77" w:rsidP="00633C53">
      <w:pPr>
        <w:spacing w:after="0" w:line="360" w:lineRule="auto"/>
        <w:ind w:left="284"/>
        <w:jc w:val="both"/>
        <w:rPr>
          <w:rFonts w:ascii="Times New Roman" w:hAnsi="Times New Roman" w:cs="Times New Roman"/>
          <w:iCs/>
          <w:sz w:val="24"/>
          <w:szCs w:val="24"/>
        </w:rPr>
      </w:pPr>
      <w:r w:rsidRPr="00953264">
        <w:rPr>
          <w:rFonts w:ascii="Times New Roman" w:hAnsi="Times New Roman" w:cs="Times New Roman"/>
          <w:iCs/>
          <w:sz w:val="24"/>
          <w:szCs w:val="24"/>
        </w:rPr>
        <w:t>1. https://doi.org/10.1016/j.ijdrr.2019.101176</w:t>
      </w:r>
    </w:p>
    <w:p w:rsidR="00894B77" w:rsidRPr="00953264" w:rsidRDefault="00894B77" w:rsidP="00633C53">
      <w:pPr>
        <w:spacing w:after="0" w:line="360" w:lineRule="auto"/>
        <w:ind w:left="284"/>
        <w:jc w:val="both"/>
        <w:rPr>
          <w:rFonts w:ascii="Times New Roman" w:hAnsi="Times New Roman" w:cs="Times New Roman"/>
          <w:iCs/>
          <w:sz w:val="24"/>
          <w:szCs w:val="24"/>
        </w:rPr>
      </w:pPr>
      <w:r w:rsidRPr="00953264">
        <w:rPr>
          <w:rFonts w:ascii="Times New Roman" w:hAnsi="Times New Roman" w:cs="Times New Roman"/>
          <w:iCs/>
          <w:sz w:val="24"/>
          <w:szCs w:val="24"/>
        </w:rPr>
        <w:t>2. https://doi.org/10.1016/j.tbs.2020.05.005</w:t>
      </w:r>
    </w:p>
    <w:p w:rsidR="00894B77" w:rsidRPr="00953264" w:rsidRDefault="00894B77" w:rsidP="00633C53">
      <w:pPr>
        <w:spacing w:after="0" w:line="360" w:lineRule="auto"/>
        <w:ind w:left="284"/>
        <w:jc w:val="both"/>
        <w:rPr>
          <w:rFonts w:ascii="Times New Roman" w:hAnsi="Times New Roman" w:cs="Times New Roman"/>
          <w:iCs/>
          <w:sz w:val="24"/>
          <w:szCs w:val="24"/>
        </w:rPr>
      </w:pPr>
      <w:r w:rsidRPr="00953264">
        <w:rPr>
          <w:rFonts w:ascii="Times New Roman" w:hAnsi="Times New Roman" w:cs="Times New Roman"/>
          <w:iCs/>
          <w:sz w:val="24"/>
          <w:szCs w:val="24"/>
        </w:rPr>
        <w:t>3. https://doi.org/10.22452/mjlis.vol21no3.4</w:t>
      </w:r>
    </w:p>
    <w:p w:rsidR="00894B77" w:rsidRPr="00953264" w:rsidRDefault="00894B77" w:rsidP="00633C53">
      <w:pPr>
        <w:spacing w:after="0" w:line="360" w:lineRule="auto"/>
        <w:ind w:left="284"/>
        <w:jc w:val="both"/>
        <w:rPr>
          <w:rFonts w:ascii="Times New Roman" w:hAnsi="Times New Roman" w:cs="Times New Roman"/>
          <w:iCs/>
          <w:sz w:val="24"/>
          <w:szCs w:val="24"/>
        </w:rPr>
      </w:pPr>
      <w:r w:rsidRPr="00953264">
        <w:rPr>
          <w:rFonts w:ascii="Times New Roman" w:hAnsi="Times New Roman" w:cs="Times New Roman"/>
          <w:iCs/>
          <w:sz w:val="24"/>
          <w:szCs w:val="24"/>
        </w:rPr>
        <w:t>4. https://doi.org/10.1080/10572317.2017.1382303</w:t>
      </w:r>
    </w:p>
    <w:p w:rsidR="00633C53" w:rsidRPr="00953264" w:rsidRDefault="00633C53" w:rsidP="002B0765">
      <w:pPr>
        <w:spacing w:after="0" w:line="360" w:lineRule="auto"/>
        <w:jc w:val="both"/>
        <w:rPr>
          <w:rFonts w:ascii="Times New Roman" w:hAnsi="Times New Roman" w:cs="Times New Roman"/>
          <w:iCs/>
          <w:sz w:val="24"/>
          <w:szCs w:val="24"/>
        </w:rPr>
      </w:pPr>
    </w:p>
    <w:p w:rsidR="00E56F34" w:rsidRPr="00953264" w:rsidRDefault="00633C53" w:rsidP="002B0765">
      <w:pPr>
        <w:spacing w:after="0" w:line="360" w:lineRule="auto"/>
        <w:jc w:val="both"/>
        <w:rPr>
          <w:rFonts w:ascii="Times New Roman" w:hAnsi="Times New Roman" w:cs="Times New Roman"/>
          <w:iCs/>
          <w:sz w:val="24"/>
          <w:szCs w:val="24"/>
        </w:rPr>
      </w:pPr>
      <w:r w:rsidRPr="00953264">
        <w:rPr>
          <w:rFonts w:ascii="Times New Roman" w:hAnsi="Times New Roman" w:cs="Times New Roman"/>
          <w:iCs/>
          <w:sz w:val="24"/>
          <w:szCs w:val="24"/>
        </w:rPr>
        <w:t xml:space="preserve">5. </w:t>
      </w:r>
      <w:r w:rsidR="00894B77" w:rsidRPr="00953264">
        <w:rPr>
          <w:rFonts w:ascii="Times New Roman" w:hAnsi="Times New Roman" w:cs="Times New Roman"/>
          <w:iCs/>
          <w:sz w:val="24"/>
          <w:szCs w:val="24"/>
        </w:rPr>
        <w:t>Commented [TL6]: Source?</w:t>
      </w:r>
    </w:p>
    <w:p w:rsidR="00894B77" w:rsidRPr="00953264" w:rsidRDefault="00633C53" w:rsidP="002B0765">
      <w:pPr>
        <w:spacing w:after="0" w:line="360" w:lineRule="auto"/>
        <w:jc w:val="both"/>
        <w:rPr>
          <w:rFonts w:ascii="Times New Roman" w:hAnsi="Times New Roman" w:cs="Times New Roman"/>
          <w:iCs/>
          <w:sz w:val="24"/>
          <w:szCs w:val="24"/>
        </w:rPr>
      </w:pPr>
      <w:r w:rsidRPr="00953264">
        <w:rPr>
          <w:rFonts w:ascii="Times New Roman" w:hAnsi="Times New Roman" w:cs="Times New Roman"/>
          <w:iCs/>
          <w:sz w:val="24"/>
          <w:szCs w:val="24"/>
        </w:rPr>
        <w:t>Respon</w:t>
      </w:r>
      <w:r w:rsidR="00894B77" w:rsidRPr="00953264">
        <w:rPr>
          <w:rFonts w:ascii="Times New Roman" w:hAnsi="Times New Roman" w:cs="Times New Roman"/>
          <w:iCs/>
          <w:sz w:val="24"/>
          <w:szCs w:val="24"/>
        </w:rPr>
        <w:t xml:space="preserve"> :</w:t>
      </w:r>
    </w:p>
    <w:p w:rsidR="00894B77" w:rsidRPr="00953264" w:rsidRDefault="00894B77" w:rsidP="002B0765">
      <w:pPr>
        <w:spacing w:after="0" w:line="360" w:lineRule="auto"/>
        <w:jc w:val="both"/>
        <w:rPr>
          <w:rFonts w:ascii="Times New Roman" w:hAnsi="Times New Roman" w:cs="Times New Roman"/>
          <w:b/>
          <w:bCs/>
          <w:iCs/>
          <w:sz w:val="24"/>
          <w:szCs w:val="24"/>
        </w:rPr>
      </w:pPr>
      <w:r w:rsidRPr="00953264">
        <w:rPr>
          <w:rFonts w:ascii="Times New Roman" w:hAnsi="Times New Roman" w:cs="Times New Roman"/>
          <w:b/>
          <w:bCs/>
          <w:iCs/>
          <w:sz w:val="24"/>
          <w:szCs w:val="24"/>
        </w:rPr>
        <w:t>Telah ditambahkan sebuah paragraf tambahan sebagai sebuah pembanding dengan menggunakan beberapa jurnal yang disarankan dan sumber lain sebagai pendukung</w:t>
      </w:r>
    </w:p>
    <w:p w:rsidR="001502ED" w:rsidRPr="00953264" w:rsidRDefault="001502ED" w:rsidP="001502ED">
      <w:pPr>
        <w:spacing w:after="0" w:line="240" w:lineRule="auto"/>
        <w:ind w:firstLine="709"/>
        <w:jc w:val="both"/>
        <w:rPr>
          <w:rFonts w:ascii="Times New Roman" w:hAnsi="Times New Roman" w:cs="Times New Roman"/>
          <w:iCs/>
          <w:color w:val="000000"/>
          <w:sz w:val="24"/>
          <w:szCs w:val="24"/>
          <w:lang w:val="en-US"/>
        </w:rPr>
      </w:pPr>
      <w:r w:rsidRPr="00953264">
        <w:rPr>
          <w:rFonts w:ascii="Times New Roman" w:hAnsi="Times New Roman" w:cs="Times New Roman"/>
          <w:iCs/>
          <w:color w:val="000000"/>
          <w:sz w:val="24"/>
          <w:szCs w:val="24"/>
          <w:lang w:val="en-US"/>
        </w:rPr>
        <w:t xml:space="preserve">Social media such as Twitter are basically a medium for socializing with others and is done online which allows users to interact with one another without being limited by space and time. This gives freedom and minimal restrictions that make children and adolescents addicted and, in more severe cases, to have excessive anxiety </w:t>
      </w:r>
      <w:r w:rsidRPr="00953264">
        <w:rPr>
          <w:rFonts w:ascii="Times New Roman" w:hAnsi="Times New Roman" w:cs="Times New Roman"/>
          <w:iCs/>
          <w:color w:val="000000"/>
          <w:sz w:val="24"/>
          <w:szCs w:val="24"/>
          <w:lang w:val="en-US"/>
        </w:rPr>
        <w:fldChar w:fldCharType="begin" w:fldLock="1"/>
      </w:r>
      <w:r w:rsidRPr="00953264">
        <w:rPr>
          <w:rFonts w:ascii="Times New Roman" w:hAnsi="Times New Roman" w:cs="Times New Roman"/>
          <w:iCs/>
          <w:color w:val="000000"/>
          <w:sz w:val="24"/>
          <w:szCs w:val="24"/>
          <w:lang w:val="en-US"/>
        </w:rPr>
        <w:instrText>ADDIN CSL_CITATION {"citationItems":[{"id":"ITEM-1","itemData":{"DOI":"10.26623/themessenger.v3i2.270","ISSN":"2086-1559","abstract":"&lt;p&gt;&lt;em&gt;Media presents to be a part of human life. The presence and the development of internet bring a new way of how to communite in social life. Social media presents and changes the communication paradigm in today's society. Communication in social media is not limited by distance, time, and space. It could happen anywhere, anytime, without having a face to face talking. Even social media can negate social status that is often as a barrier in communication.&lt;/em&gt;&lt;strong&gt;&lt;/strong&gt;&lt;/p&gt;&lt;p&gt;&lt;em&gt;Social media has changed the world. Levels of communication merged into one container called a social media. The rise of many consequences must also be wary of, in the sense of social media opens up the opportunity of each individual involved in it to issue his opinion freely. However, self-control should be shared, in order to have freedom of communication which does not violate ethical boundaries and does not offend others.&lt;/em&gt;&lt;/p&gt;","author":[{"dropping-particle":"","family":"Watie","given":"Errika Dwi Setya","non-dropping-particle":"","parse-names":false,"suffix":""}],"container-title":"Jurnal The Messenger","id":"ITEM-1","issued":{"date-parts":[["2016"]]},"title":"Komunikasi dan Media Sosial (Communications and Social Media)","type":"article-journal"},"uris":["http://www.mendeley.com/documents/?uuid=cb401f2f-f66d-4abd-8d33-d7866ebba79e"]},{"id":"ITEM-2","itemData":{"DOI":"10.1080/10572317.2017.1382303","ISSN":"10959297","abstract":"This study investigated the use of Twitter in terms of personal and academic variables of students. These included gender, grade point average (GPA), and year level. Data were collected from undergraduate students at the College of Social Sciences at Kuwait University. A structured questionnaire was used as the data collection instrument. The findings show that the majority of respondents use social media, 42.8% use Twitter “sometimes,” and 44.4% use it “always.” There is no significant difference between males and females, except for social influence (SI). There is a statistically significant difference in the use of Twitter as an information source among students for different academic year levels, with the highest mean for senior students. However, no significant differences were found by students' GPA scores. Further investigation focusing on variables such as students' level of confidence and skills of using Twitter, such as the effect of course content, etc., would provide more insight into the use of social media platforms in higher education.","author":[{"dropping-particle":"","family":"Al-Daihani","given":"Sultan M.","non-dropping-particle":"","parse-names":false,"suffix":""},{"dropping-particle":"","family":"Alhaji","given":"Talal","non-dropping-particle":"","parse-names":false,"suffix":""}],"container-title":"International Information and Library Review","id":"ITEM-2","issued":{"date-parts":[["2018"]]},"title":"The Effect of Personal and Academic Variables on Student Adoption of Twitter as an Information Source","type":"article-journal"},"uris":["http://www.mendeley.com/documents/?uuid=87798429-e661-4218-b11b-07c22be113ac"]}],"mendeley":{"formattedCitation":"(Al-Daihani &amp; Alhaji, 2018; Watie, 2016)","plainTextFormattedCitation":"(Al-Daihani &amp; Alhaji, 2018; Watie, 2016)","previouslyFormattedCitation":"(Al-Daihani &amp; Alhaji, 2018; Watie, 2016)"},"properties":{"noteIndex":0},"schema":"https://github.com/citation-style-language/schema/raw/master/csl-citation.json"}</w:instrText>
      </w:r>
      <w:r w:rsidRPr="00953264">
        <w:rPr>
          <w:rFonts w:ascii="Times New Roman" w:hAnsi="Times New Roman" w:cs="Times New Roman"/>
          <w:iCs/>
          <w:color w:val="000000"/>
          <w:sz w:val="24"/>
          <w:szCs w:val="24"/>
          <w:lang w:val="en-US"/>
        </w:rPr>
        <w:fldChar w:fldCharType="separate"/>
      </w:r>
      <w:r w:rsidRPr="00953264">
        <w:rPr>
          <w:rFonts w:ascii="Times New Roman" w:hAnsi="Times New Roman" w:cs="Times New Roman"/>
          <w:iCs/>
          <w:noProof/>
          <w:color w:val="000000"/>
          <w:sz w:val="24"/>
          <w:szCs w:val="24"/>
          <w:lang w:val="en-US"/>
        </w:rPr>
        <w:t>(Al-Daihani, 2016; Al-Daihani &amp; Alhaji, 2018; Pourebrahim et al., 2019; Qi et al., 2020; Watie, 2016)</w:t>
      </w:r>
      <w:r w:rsidRPr="00953264">
        <w:rPr>
          <w:rFonts w:ascii="Times New Roman" w:hAnsi="Times New Roman" w:cs="Times New Roman"/>
          <w:color w:val="000000"/>
          <w:sz w:val="24"/>
          <w:szCs w:val="24"/>
        </w:rPr>
        <w:fldChar w:fldCharType="end"/>
      </w:r>
      <w:r w:rsidRPr="00953264">
        <w:rPr>
          <w:rFonts w:ascii="Times New Roman" w:hAnsi="Times New Roman" w:cs="Times New Roman"/>
          <w:iCs/>
          <w:color w:val="000000"/>
          <w:sz w:val="24"/>
          <w:szCs w:val="24"/>
          <w:lang w:val="en-US"/>
        </w:rPr>
        <w:t xml:space="preserve">. Social media and network are chambers of aspirations from people of various generations with unconditional participation, starting from early childhood, adolescents, adults and seniors, all can join and interact with one another. The ease of communicating is indeed one of the advantages of social media </w:t>
      </w:r>
      <w:r w:rsidRPr="00953264">
        <w:rPr>
          <w:rFonts w:ascii="Times New Roman" w:hAnsi="Times New Roman" w:cs="Times New Roman"/>
          <w:color w:val="000000"/>
          <w:sz w:val="24"/>
          <w:szCs w:val="24"/>
          <w:vertAlign w:val="superscript"/>
          <w:lang w:val="en-US"/>
        </w:rPr>
        <w:fldChar w:fldCharType="begin" w:fldLock="1"/>
      </w:r>
      <w:r w:rsidRPr="00953264">
        <w:rPr>
          <w:rFonts w:ascii="Times New Roman" w:hAnsi="Times New Roman" w:cs="Times New Roman"/>
          <w:color w:val="000000"/>
          <w:sz w:val="24"/>
          <w:szCs w:val="24"/>
          <w:lang w:val="en-US"/>
        </w:rPr>
        <w:instrText>ADDIN CSL_CITATION {"citationItems":[{"id":"ITEM-1","itemData":{"DOI":"10.12968/bjom.2014.22.12.896","ISSN":"09694900","abstract":"There is growing evidence to suggest that social media platforms have great potential for professional discourse, dissemination of research and sharing of best practice; with their use being supported by the Nursing and Midwifery Council (NMC) and the Royal College of Midwives (RCM) who both have active social media profiles on Facebook and Twitter. In the absence of official guidelines, the NMC advises its members to act as professionally online as in person, in line with the principles of The Code (NMC, 2008). The extension of the construct of professionalism to the digital domain has blurred the boundary between personal and professional personas and this lack of clarity seems to have created a barrier to social media being used by midwives to its full potential in a professional context. This series of short articles will offer step-by-step guides on how to join the social media platforms Facebook, Twitter and LinkedIn using appropriate privacy settings and will provide suggestions on how to use the platforms confidently, productively and safely in a professional context.","author":[{"dropping-particle":"","family":"Power","given":"Alison","non-dropping-particle":"","parse-names":false,"suffix":""}],"container-title":"British Journal of Midwifery","id":"ITEM-1","issued":{"date-parts":[["2014"]]},"title":"What is social media?","type":"article-journal"},"uris":["http://www.mendeley.com/documents/?uuid=8f0a5f70-ebfc-476a-bb77-4527e858d73b"]},{"id":"ITEM-2","itemData":{"DOI":"10.1016/j.bushor.2011.01.005","ISSN":"00076813","abstract":"Traditionally, consumers used the Internet to simply expend content: they read it, they watched it, and they used it to buy products and services. Increasingly, however, consumers are utilizing platforms-such as content sharing sites, blogs, social networking, and wikis-to create, modify, share, and discuss Internet content. This represents the social media phenomenon, which can now significantly impact a firm's reputation, sales, and even survival. Yet, many executives eschew or ignore this form of media because they don't understand what it is, the various forms it can take, and how to engage with it and learn. In response, we present a framework that defines social media by using seven functional building blocks: identity, conversations, sharing, presence, relationships, reputation, and groups. As different social media activities are defined by the extent to which they focus on some or all of these blocks, we explain the implications that each block can have for how firms should engage with social media. To conclude, we present a number of recommendations regarding how firms should develop strategies for monitoring, understanding, and responding to different social media activities. © 2011 Kelley School of Business, Indiana University.","author":[{"dropping-particle":"","family":"Kietzmann","given":"Jan H.","non-dropping-particle":"","parse-names":false,"suffix":""},{"dropping-particle":"","family":"Hermkens","given":"Kristopher","non-dropping-particle":"","parse-names":false,"suffix":""},{"dropping-particle":"","family":"McCarthy","given":"Ian P.","non-dropping-particle":"","parse-names":false,"suffix":""},{"dropping-particle":"","family":"Silvestre","given":"Bruno S.","non-dropping-particle":"","parse-names":false,"suffix":""}],"container-title":"Business Horizons","id":"ITEM-2","issued":{"date-parts":[["2011"]]},"title":"Social media? Get serious! Understanding the functional building blocks of social media","type":"article-journal"},"uris":["http://www.mendeley.com/documents/?uuid=1e72b10d-02c4-4e7b-ad5f-cf710c7f03f9"]}],"mendeley":{"formattedCitation":"(Kietzmann et al., 2011; Power, 2014)","plainTextFormattedCitation":"(Kietzmann et al., 2011; Power, 2014)","previouslyFormattedCitation":"(Kietzmann et al., 2011; Power, 2014)"},"properties":{"noteIndex":0},"schema":"https://github.com/citation-style-language/schema/raw/master/csl-citation.json"}</w:instrText>
      </w:r>
      <w:r w:rsidRPr="00953264">
        <w:rPr>
          <w:rFonts w:ascii="Times New Roman" w:hAnsi="Times New Roman" w:cs="Times New Roman"/>
          <w:color w:val="000000"/>
          <w:sz w:val="24"/>
          <w:szCs w:val="24"/>
          <w:vertAlign w:val="superscript"/>
          <w:lang w:val="en-US"/>
        </w:rPr>
        <w:fldChar w:fldCharType="separate"/>
      </w:r>
      <w:r w:rsidRPr="00953264">
        <w:rPr>
          <w:rFonts w:ascii="Times New Roman" w:hAnsi="Times New Roman" w:cs="Times New Roman"/>
          <w:noProof/>
          <w:color w:val="000000"/>
          <w:sz w:val="24"/>
          <w:szCs w:val="24"/>
          <w:lang w:val="en-US"/>
        </w:rPr>
        <w:t>(Kietzmann et al., 2011; Power, 2014)</w:t>
      </w:r>
      <w:r w:rsidRPr="00953264">
        <w:rPr>
          <w:rFonts w:ascii="Times New Roman" w:hAnsi="Times New Roman" w:cs="Times New Roman"/>
          <w:color w:val="000000"/>
          <w:sz w:val="24"/>
          <w:szCs w:val="24"/>
        </w:rPr>
        <w:fldChar w:fldCharType="end"/>
      </w:r>
      <w:r w:rsidRPr="00953264">
        <w:rPr>
          <w:rFonts w:ascii="Times New Roman" w:hAnsi="Times New Roman" w:cs="Times New Roman"/>
          <w:iCs/>
          <w:color w:val="000000"/>
          <w:sz w:val="24"/>
          <w:szCs w:val="24"/>
          <w:lang w:val="en-US"/>
        </w:rPr>
        <w:t>.</w:t>
      </w:r>
    </w:p>
    <w:p w:rsidR="00894B77" w:rsidRPr="00953264" w:rsidRDefault="00894B77" w:rsidP="00633C53">
      <w:pPr>
        <w:pStyle w:val="BodyText"/>
        <w:spacing w:line="360" w:lineRule="auto"/>
        <w:ind w:firstLine="522"/>
        <w:jc w:val="both"/>
        <w:rPr>
          <w:iCs/>
          <w:sz w:val="24"/>
          <w:szCs w:val="24"/>
        </w:rPr>
      </w:pPr>
      <w:r w:rsidRPr="00953264">
        <w:rPr>
          <w:iCs/>
          <w:sz w:val="24"/>
          <w:szCs w:val="24"/>
        </w:rPr>
        <w:t>”</w:t>
      </w:r>
    </w:p>
    <w:p w:rsidR="00894B77" w:rsidRPr="00953264" w:rsidRDefault="00894B77" w:rsidP="002B0765">
      <w:pPr>
        <w:spacing w:after="0" w:line="360" w:lineRule="auto"/>
        <w:jc w:val="both"/>
        <w:rPr>
          <w:rFonts w:ascii="Times New Roman" w:hAnsi="Times New Roman" w:cs="Times New Roman"/>
          <w:iCs/>
          <w:sz w:val="24"/>
          <w:szCs w:val="24"/>
        </w:rPr>
      </w:pPr>
      <w:r w:rsidRPr="00953264">
        <w:rPr>
          <w:rFonts w:ascii="Times New Roman" w:hAnsi="Times New Roman" w:cs="Times New Roman"/>
          <w:iCs/>
          <w:sz w:val="24"/>
          <w:szCs w:val="24"/>
        </w:rPr>
        <w:t>----------------------------------------------------------------------------------------------------------------</w:t>
      </w:r>
    </w:p>
    <w:p w:rsidR="00894B77" w:rsidRPr="00953264" w:rsidRDefault="00633C53" w:rsidP="00633C53">
      <w:pPr>
        <w:spacing w:after="0" w:line="360" w:lineRule="auto"/>
        <w:ind w:left="284" w:right="183" w:hanging="284"/>
        <w:jc w:val="both"/>
        <w:rPr>
          <w:rFonts w:ascii="Times New Roman" w:hAnsi="Times New Roman" w:cs="Times New Roman"/>
          <w:sz w:val="24"/>
          <w:szCs w:val="24"/>
        </w:rPr>
      </w:pPr>
      <w:r w:rsidRPr="00953264">
        <w:rPr>
          <w:rFonts w:ascii="Times New Roman" w:hAnsi="Times New Roman" w:cs="Times New Roman"/>
          <w:b/>
          <w:w w:val="105"/>
          <w:sz w:val="24"/>
          <w:szCs w:val="24"/>
        </w:rPr>
        <w:t xml:space="preserve">6. </w:t>
      </w:r>
      <w:r w:rsidR="00894B77" w:rsidRPr="00953264">
        <w:rPr>
          <w:rFonts w:ascii="Times New Roman" w:hAnsi="Times New Roman" w:cs="Times New Roman"/>
          <w:b/>
          <w:w w:val="105"/>
          <w:sz w:val="24"/>
          <w:szCs w:val="24"/>
        </w:rPr>
        <w:t xml:space="preserve">Commented [TL7]: </w:t>
      </w:r>
      <w:r w:rsidR="00894B77" w:rsidRPr="00953264">
        <w:rPr>
          <w:rFonts w:ascii="Times New Roman" w:hAnsi="Times New Roman" w:cs="Times New Roman"/>
          <w:w w:val="105"/>
          <w:sz w:val="24"/>
          <w:szCs w:val="24"/>
        </w:rPr>
        <w:t>The author need to highlights the credibility of Social media Information source</w:t>
      </w:r>
    </w:p>
    <w:p w:rsidR="00894B77" w:rsidRPr="00953264" w:rsidRDefault="00633C53" w:rsidP="002B0765">
      <w:pPr>
        <w:pStyle w:val="BodyText"/>
        <w:spacing w:line="360" w:lineRule="auto"/>
        <w:jc w:val="both"/>
        <w:rPr>
          <w:iCs/>
          <w:sz w:val="24"/>
          <w:szCs w:val="24"/>
        </w:rPr>
      </w:pPr>
      <w:r w:rsidRPr="00953264">
        <w:rPr>
          <w:iCs/>
          <w:sz w:val="24"/>
          <w:szCs w:val="24"/>
        </w:rPr>
        <w:t xml:space="preserve">7. </w:t>
      </w:r>
      <w:r w:rsidR="00894B77" w:rsidRPr="00953264">
        <w:rPr>
          <w:iCs/>
          <w:sz w:val="24"/>
          <w:szCs w:val="24"/>
        </w:rPr>
        <w:t>Commented [CJS8]: You should compare your finding with:</w:t>
      </w:r>
    </w:p>
    <w:p w:rsidR="00633C53" w:rsidRPr="00953264" w:rsidRDefault="0011767D" w:rsidP="002B0765">
      <w:pPr>
        <w:pStyle w:val="BodyText"/>
        <w:numPr>
          <w:ilvl w:val="0"/>
          <w:numId w:val="4"/>
        </w:numPr>
        <w:spacing w:line="360" w:lineRule="auto"/>
        <w:jc w:val="both"/>
        <w:rPr>
          <w:iCs/>
          <w:sz w:val="24"/>
          <w:szCs w:val="24"/>
        </w:rPr>
      </w:pPr>
      <w:hyperlink r:id="rId8" w:history="1">
        <w:r w:rsidR="00633C53" w:rsidRPr="00953264">
          <w:rPr>
            <w:rStyle w:val="Hyperlink"/>
            <w:iCs/>
            <w:color w:val="auto"/>
            <w:sz w:val="24"/>
            <w:szCs w:val="24"/>
          </w:rPr>
          <w:t>https://doi.org/10.3390/ijgi8030111</w:t>
        </w:r>
      </w:hyperlink>
    </w:p>
    <w:p w:rsidR="00894B77" w:rsidRPr="00953264" w:rsidRDefault="00894B77" w:rsidP="002B0765">
      <w:pPr>
        <w:pStyle w:val="BodyText"/>
        <w:numPr>
          <w:ilvl w:val="0"/>
          <w:numId w:val="4"/>
        </w:numPr>
        <w:spacing w:line="360" w:lineRule="auto"/>
        <w:jc w:val="both"/>
        <w:rPr>
          <w:iCs/>
          <w:sz w:val="24"/>
          <w:szCs w:val="24"/>
        </w:rPr>
      </w:pPr>
      <w:r w:rsidRPr="00953264">
        <w:rPr>
          <w:iCs/>
          <w:sz w:val="24"/>
          <w:szCs w:val="24"/>
        </w:rPr>
        <w:t>https://doi.org/10.1016/j.chb.2017.06.026</w:t>
      </w:r>
    </w:p>
    <w:p w:rsidR="00894B77" w:rsidRPr="00953264" w:rsidRDefault="00633C53" w:rsidP="002B0765">
      <w:pPr>
        <w:pStyle w:val="BodyText"/>
        <w:spacing w:line="360" w:lineRule="auto"/>
        <w:jc w:val="both"/>
        <w:rPr>
          <w:iCs/>
          <w:sz w:val="24"/>
          <w:szCs w:val="24"/>
        </w:rPr>
      </w:pPr>
      <w:r w:rsidRPr="00953264">
        <w:rPr>
          <w:iCs/>
          <w:sz w:val="24"/>
          <w:szCs w:val="24"/>
        </w:rPr>
        <w:t>Respon</w:t>
      </w:r>
      <w:r w:rsidR="00894B77" w:rsidRPr="00953264">
        <w:rPr>
          <w:iCs/>
          <w:sz w:val="24"/>
          <w:szCs w:val="24"/>
        </w:rPr>
        <w:t xml:space="preserve"> :</w:t>
      </w:r>
    </w:p>
    <w:p w:rsidR="00894B77" w:rsidRPr="00953264" w:rsidRDefault="00894B77" w:rsidP="002B0765">
      <w:pPr>
        <w:spacing w:after="0" w:line="360" w:lineRule="auto"/>
        <w:jc w:val="both"/>
        <w:rPr>
          <w:rFonts w:ascii="Times New Roman" w:hAnsi="Times New Roman" w:cs="Times New Roman"/>
          <w:b/>
          <w:bCs/>
          <w:iCs/>
          <w:sz w:val="24"/>
          <w:szCs w:val="24"/>
        </w:rPr>
      </w:pPr>
      <w:r w:rsidRPr="00953264">
        <w:rPr>
          <w:rFonts w:ascii="Times New Roman" w:hAnsi="Times New Roman" w:cs="Times New Roman"/>
          <w:b/>
          <w:bCs/>
          <w:iCs/>
          <w:sz w:val="24"/>
          <w:szCs w:val="24"/>
        </w:rPr>
        <w:t>Telah ditambahkan sebuah paragraf tambahan sebagai sebuah pembanding dengan menggunakan beberapa jurnal yang disarankan dan sumber lain sebagai pendukung</w:t>
      </w:r>
    </w:p>
    <w:p w:rsidR="00894B77" w:rsidRPr="00953264" w:rsidRDefault="00894B77" w:rsidP="002B0765">
      <w:pPr>
        <w:pStyle w:val="BodyText"/>
        <w:spacing w:line="360" w:lineRule="auto"/>
        <w:jc w:val="both"/>
        <w:rPr>
          <w:iCs/>
          <w:sz w:val="24"/>
          <w:szCs w:val="24"/>
        </w:rPr>
      </w:pPr>
    </w:p>
    <w:p w:rsidR="002C4DC8" w:rsidRPr="00953264" w:rsidRDefault="00894B77" w:rsidP="002C4DC8">
      <w:pPr>
        <w:spacing w:after="0" w:line="240" w:lineRule="auto"/>
        <w:ind w:firstLine="709"/>
        <w:jc w:val="both"/>
        <w:rPr>
          <w:rFonts w:ascii="Times New Roman" w:hAnsi="Times New Roman" w:cs="Times New Roman"/>
          <w:color w:val="000000"/>
          <w:sz w:val="24"/>
          <w:szCs w:val="24"/>
          <w:lang w:val="en-US"/>
        </w:rPr>
      </w:pPr>
      <w:r w:rsidRPr="00953264">
        <w:rPr>
          <w:rFonts w:ascii="Times New Roman" w:hAnsi="Times New Roman" w:cs="Times New Roman"/>
          <w:w w:val="105"/>
          <w:sz w:val="24"/>
          <w:szCs w:val="24"/>
        </w:rPr>
        <w:t>“</w:t>
      </w:r>
      <w:r w:rsidR="002C4DC8" w:rsidRPr="00953264">
        <w:rPr>
          <w:rFonts w:ascii="Times New Roman" w:hAnsi="Times New Roman" w:cs="Times New Roman"/>
          <w:color w:val="000000"/>
          <w:sz w:val="24"/>
          <w:szCs w:val="24"/>
          <w:lang w:val="en-US"/>
        </w:rPr>
        <w:t xml:space="preserve">The truth/validity of various information on social media like Twitter or Facebook is often difficult to verify </w:t>
      </w:r>
      <w:r w:rsidR="002C4DC8" w:rsidRPr="00953264">
        <w:rPr>
          <w:rFonts w:ascii="Times New Roman" w:hAnsi="Times New Roman" w:cs="Times New Roman"/>
          <w:color w:val="000000"/>
          <w:sz w:val="24"/>
          <w:szCs w:val="24"/>
          <w:lang w:val="en-US"/>
        </w:rPr>
        <w:fldChar w:fldCharType="begin" w:fldLock="1"/>
      </w:r>
      <w:r w:rsidR="002C4DC8" w:rsidRPr="00953264">
        <w:rPr>
          <w:rFonts w:ascii="Times New Roman" w:hAnsi="Times New Roman" w:cs="Times New Roman"/>
          <w:color w:val="000000"/>
          <w:sz w:val="24"/>
          <w:szCs w:val="24"/>
          <w:lang w:val="en-US"/>
        </w:rPr>
        <w:instrText>ADDIN CSL_CITATION {"citationItems":[{"id":"ITEM-1","itemData":{"DOI":"10.3390/ijgi8030111","ISSN":"22209964","abstract":"Social media data have been used to improve geographic situation awareness in the past decade. Although they have free and openly availability advantages, only a small proportion is related to situation awareness, and reliability or trustworthiness is a challenge. A credibility framework is proposed for Twitter data in the context of disaster situation awareness. The framework is derived from crowdsourcing, which states that errors propagated in volunteered information decrease as the number of contributors increases. In the proposed framework, credibility is hierarchically assessed on two tweet levels. The framework was tested using Hurricane Harvey Twitter data, in which situation awareness related tweets were extracted using a set of predefined keywords including power, shelter, damage, casualty, and flood. For each tweet, text messages and associated URLs were integrated to enhance the information completeness. Events were identified by aggregating tweets based on their topics and spatiotemporal characteristics. Credibility for events was calculated and analyzed against the spatial, temporal, and social impacting scales. This framework has the potential to calculate the evolving credibility in real time, providing users insight on the most important and trustworthy events.","author":[{"dropping-particle":"","family":"Yang","given":"Jingchao","non-dropping-particle":"","parse-names":false,"suffix":""},{"dropping-particle":"","family":"Yu","given":"Manzhu","non-dropping-particle":"","parse-names":false,"suffix":""},{"dropping-particle":"","family":"Qin","given":"Han","non-dropping-particle":"","parse-names":false,"suffix":""},{"dropping-particle":"","family":"Lu","given":"Mingyue","non-dropping-particle":"","parse-names":false,"suffix":""},{"dropping-particle":"","family":"Yang","given":"Chaowei","non-dropping-particle":"","parse-names":false,"suffix":""}],"container-title":"ISPRS International Journal of Geo-Information","id":"ITEM-1","issued":{"date-parts":[["2019"]]},"title":"A twitter data credibility framework—Hurricane Harvey as a use case","type":"article-journal"},"uris":["http://www.mendeley.com/documents/?uuid=469f159f-0eb8-4655-9859-c2d295166fad"]},{"id":"ITEM-2","itemData":{"DOI":"10.1016/j.chb.2017.06.026","ISSN":"07475632","abstract":"Searching for specific topics on Twitter, readers have to judge the credibility of tweets. In this paper, we examine the relationship between reader demographics, news attributes and tweet features with reader's credibility perception, and further examine the correlation among these factors. We found that reader's educational background and geo-location have significant correlation with their credibility perception, and furthermore the news attributes in tweets are also significantly correlated with reader's credibility perception. Despite differences in demographics, readers find features including the search topic keyword and the writing style of tweets most helpful in perceiving tweet credibility. While previous studies reported the use of specific features, our results showed that readers use combination of features to make decisions regarding tweet credibility. Comparing the credibility level predicted by an automatic prediction tool and that by reader's perception, we found that readers tend to be more trusting, possibly due to the limited explicit author information available on Twitter. Our study can help devise strategies to enhance the tweet credibility with readers and also help educate readers to be more cautious with information credibility on Twitter.","author":[{"dropping-particle":"","family":"Shariff","given":"Shafiza Mohd","non-dropping-particle":"","parse-names":false,"suffix":""},{"dropping-particle":"","family":"Zhang","given":"Xiuzhen","non-dropping-particle":"","parse-names":false,"suffix":""},{"dropping-particle":"","family":"Sanderson","given":"Mark","non-dropping-particle":"","parse-names":false,"suffix":""}],"container-title":"Computers in Human Behavior","id":"ITEM-2","issued":{"date-parts":[["2017"]]},"title":"On the credibility perception of news on Twitter: Readers, topics and features","type":"article-journal"},"uris":["http://www.mendeley.com/documents/?uuid=9b6609ec-5962-477f-b5f4-2854c3a5e942"]}],"mendeley":{"formattedCitation":"(Shariff et al., 2017; Yang et al., 2019)","plainTextFormattedCitation":"(Shariff et al., 2017; Yang et al., 2019)","previouslyFormattedCitation":"(Shariff et al., 2017; Yang et al., 2019)"},"properties":{"noteIndex":0},"schema":"https://github.com/citation-style-language/schema/raw/master/csl-citation.json"}</w:instrText>
      </w:r>
      <w:r w:rsidR="002C4DC8" w:rsidRPr="00953264">
        <w:rPr>
          <w:rFonts w:ascii="Times New Roman" w:hAnsi="Times New Roman" w:cs="Times New Roman"/>
          <w:color w:val="000000"/>
          <w:sz w:val="24"/>
          <w:szCs w:val="24"/>
          <w:lang w:val="en-US"/>
        </w:rPr>
        <w:fldChar w:fldCharType="separate"/>
      </w:r>
      <w:r w:rsidR="002C4DC8" w:rsidRPr="00953264">
        <w:rPr>
          <w:rFonts w:ascii="Times New Roman" w:hAnsi="Times New Roman" w:cs="Times New Roman"/>
          <w:noProof/>
          <w:color w:val="000000"/>
          <w:sz w:val="24"/>
          <w:szCs w:val="24"/>
          <w:lang w:val="en-US"/>
        </w:rPr>
        <w:t>(Shariff et al., 2017; Yang et al., 2019)</w:t>
      </w:r>
      <w:r w:rsidR="002C4DC8" w:rsidRPr="00953264">
        <w:rPr>
          <w:rFonts w:ascii="Times New Roman" w:hAnsi="Times New Roman" w:cs="Times New Roman"/>
          <w:color w:val="000000"/>
          <w:sz w:val="24"/>
          <w:szCs w:val="24"/>
        </w:rPr>
        <w:fldChar w:fldCharType="end"/>
      </w:r>
      <w:r w:rsidR="002C4DC8" w:rsidRPr="00953264">
        <w:rPr>
          <w:rFonts w:ascii="Times New Roman" w:hAnsi="Times New Roman" w:cs="Times New Roman"/>
          <w:color w:val="000000"/>
          <w:sz w:val="24"/>
          <w:szCs w:val="24"/>
          <w:lang w:val="en-US"/>
        </w:rPr>
        <w:t xml:space="preserve">. In general, there are two parameters which can be used to assess the credibility of information </w:t>
      </w:r>
      <w:r w:rsidR="002C4DC8" w:rsidRPr="00953264">
        <w:rPr>
          <w:rFonts w:ascii="Times New Roman" w:hAnsi="Times New Roman" w:cs="Times New Roman"/>
          <w:color w:val="000000"/>
          <w:sz w:val="24"/>
          <w:szCs w:val="24"/>
          <w:lang w:val="en-US"/>
        </w:rPr>
        <w:fldChar w:fldCharType="begin" w:fldLock="1"/>
      </w:r>
      <w:r w:rsidR="002C4DC8" w:rsidRPr="00953264">
        <w:rPr>
          <w:rFonts w:ascii="Times New Roman" w:hAnsi="Times New Roman" w:cs="Times New Roman"/>
          <w:color w:val="000000"/>
          <w:sz w:val="24"/>
          <w:szCs w:val="24"/>
          <w:lang w:val="en-US"/>
        </w:rPr>
        <w:instrText>ADDIN CSL_CITATION {"citationItems":[{"id":"ITEM-1","itemData":{"DOI":"10.1590/s1517-97022014121511","ISSN":"16784634","abstract":"The frequency of Internet use for purposes of study among the young and children highlights the need to use medium-specific criteria of credibility. The issue is of concern in education and has been investigated mainly by means of multiple choice surveys. The originality of this work is the design and implementation of a tool that allows approaching the inconsistencies between declarative data and data close to the decisions made when in action. TICómetro® is an online survey applied to 628 Mexican students, aged 14 to 18 years. We analyzed four of the twenty-six questions in the survey. One of them brings a multiple choice list of criteria for assessing the credibility of information; the other three questions require the selection of credible websites, based on images taken from the Internet (screen shots). Such procedure is closer to the actual search on the screen and it allows comparing the criteria stated to the criteria actually used. Statistical analysis of the data shows that the stated criteria do not match those used when selecting credible websites, in both age groups. However, there were significant differences between the two age groups with respect to the criteria. Another contribution of this study is the proposal of a new grouping of declarative data using the classical distinction between text and paratext, from literary theory, with the necessary adjustments to deal with informational texts in the digital space.","author":[{"dropping-particle":"","family":"Kriscautzky","given":"Marina","non-dropping-particle":"","parse-names":false,"suffix":""},{"dropping-particle":"","family":"Ferreiro","given":"Emilia","non-dropping-particle":"","parse-names":false,"suffix":""}],"container-title":"Educacao e Pesquisa","id":"ITEM-1","issued":{"date-parts":[["2014"]]},"title":"The credibility of information on the Internet: Criteria stated and criteria used by Mexican students","type":"article-journal"},"uris":["http://www.mendeley.com/documents/?uuid=b36553cc-43ac-414c-9607-ee9800aa344c"]}],"mendeley":{"formattedCitation":"(Kriscautzky &amp; Ferreiro, 2014)","plainTextFormattedCitation":"(Kriscautzky &amp; Ferreiro, 2014)","previouslyFormattedCitation":"(Kriscautzky &amp; Ferreiro, 2014)"},"properties":{"noteIndex":0},"schema":"https://github.com/citation-style-language/schema/raw/master/csl-citation.json"}</w:instrText>
      </w:r>
      <w:r w:rsidR="002C4DC8" w:rsidRPr="00953264">
        <w:rPr>
          <w:rFonts w:ascii="Times New Roman" w:hAnsi="Times New Roman" w:cs="Times New Roman"/>
          <w:color w:val="000000"/>
          <w:sz w:val="24"/>
          <w:szCs w:val="24"/>
          <w:lang w:val="en-US"/>
        </w:rPr>
        <w:fldChar w:fldCharType="separate"/>
      </w:r>
      <w:r w:rsidR="002C4DC8" w:rsidRPr="00953264">
        <w:rPr>
          <w:rFonts w:ascii="Times New Roman" w:hAnsi="Times New Roman" w:cs="Times New Roman"/>
          <w:noProof/>
          <w:color w:val="000000"/>
          <w:sz w:val="24"/>
          <w:szCs w:val="24"/>
          <w:lang w:val="en-US"/>
        </w:rPr>
        <w:t>(Kriscautzky &amp; Ferreiro, 2014)</w:t>
      </w:r>
      <w:r w:rsidR="002C4DC8" w:rsidRPr="00953264">
        <w:rPr>
          <w:rFonts w:ascii="Times New Roman" w:hAnsi="Times New Roman" w:cs="Times New Roman"/>
          <w:color w:val="000000"/>
          <w:sz w:val="24"/>
          <w:szCs w:val="24"/>
        </w:rPr>
        <w:fldChar w:fldCharType="end"/>
      </w:r>
      <w:r w:rsidR="002C4DC8" w:rsidRPr="00953264">
        <w:rPr>
          <w:rFonts w:ascii="Times New Roman" w:hAnsi="Times New Roman" w:cs="Times New Roman"/>
          <w:color w:val="000000"/>
          <w:sz w:val="24"/>
          <w:szCs w:val="24"/>
          <w:lang w:val="en-US"/>
        </w:rPr>
        <w:t xml:space="preserve">. A piece of information can be judged credible, firstly, if it is well-written and systematic, and secondly, if its existing content answers all of the criteria being inquired. On the other hand, there are five factors required for a piece of information on social medium Facebook to be judged credible or not, namely Medium Independency, Interactivity, Medium Transparency, Argument Strength, and Informativeness </w:t>
      </w:r>
      <w:r w:rsidR="002C4DC8" w:rsidRPr="00953264">
        <w:rPr>
          <w:rFonts w:ascii="Times New Roman" w:hAnsi="Times New Roman" w:cs="Times New Roman"/>
          <w:color w:val="000000"/>
          <w:sz w:val="24"/>
          <w:szCs w:val="24"/>
          <w:lang w:val="en-US"/>
        </w:rPr>
        <w:fldChar w:fldCharType="begin" w:fldLock="1"/>
      </w:r>
      <w:r w:rsidR="002C4DC8" w:rsidRPr="00953264">
        <w:rPr>
          <w:rFonts w:ascii="Times New Roman" w:hAnsi="Times New Roman" w:cs="Times New Roman"/>
          <w:color w:val="000000"/>
          <w:sz w:val="24"/>
          <w:szCs w:val="24"/>
          <w:lang w:val="en-US"/>
        </w:rPr>
        <w:instrText>ADDIN CSL_CITATION {"citationItems":[{"id":"ITEM-1","itemData":{"DOI":"10.1016/j.procs.2015.12.146","ISSN":"18770509","abstract":"Information on social media platforms suffers from a relative lack of professional gatekeepers to monitor content. How to evaluate the information credibility on social media platform has become an important issue for today information consumers. Despite its importance, little research has empirically examined what factors influence the information credibility on social media platforms, which limits our understanding of the determinants of online information assessment. To fill this gap, this study examines the factors that influence individuals' perceived information credibility on social media platforms. Drawing on the persuasion theory - the Elaboration Likelihood Model (ELM), we identify that five factors from two dimensions of credibility (medium and message credibility) are key ingredients in the online information assessment, and develop a research model that predicts individuals' perceived information credibility on social media platforms. We test and validate the proposed model with empirical data from 135 users of the Facebook page. The results show that interactivity, medium dependency from the medium credibility dimension and argument strength from the message credibility dimension are main determinants of the information credibility. However, we did not observe any moderating effect of personal expertise between two credibility dimensions and information credibility, which suggested from ELM.","author":[{"dropping-particle":"","family":"Li","given":"Ruohan","non-dropping-particle":"","parse-names":false,"suffix":""},{"dropping-particle":"","family":"Suh","given":"Ayoung","non-dropping-particle":"","parse-names":false,"suffix":""}],"container-title":"Procedia Computer Science","id":"ITEM-1","issued":{"date-parts":[["2015"]]},"page":"314-328","publisher":"Elsevier Masson SAS","title":"Factors Influencing Information credibility on Social Media Platforms: Evidence from Facebook Pages","type":"article-journal","volume":"72"},"uris":["http://www.mendeley.com/documents/?uuid=32e6c662-ca84-4e63-875a-b0c4ec88d63c"]}],"mendeley":{"formattedCitation":"(Li &amp; Suh, 2015)","plainTextFormattedCitation":"(Li &amp; Suh, 2015)","previouslyFormattedCitation":"(Li &amp; Suh, 2015)"},"properties":{"noteIndex":0},"schema":"https://github.com/citation-style-language/schema/raw/master/csl-citation.json"}</w:instrText>
      </w:r>
      <w:r w:rsidR="002C4DC8" w:rsidRPr="00953264">
        <w:rPr>
          <w:rFonts w:ascii="Times New Roman" w:hAnsi="Times New Roman" w:cs="Times New Roman"/>
          <w:color w:val="000000"/>
          <w:sz w:val="24"/>
          <w:szCs w:val="24"/>
          <w:lang w:val="en-US"/>
        </w:rPr>
        <w:fldChar w:fldCharType="separate"/>
      </w:r>
      <w:r w:rsidR="002C4DC8" w:rsidRPr="00953264">
        <w:rPr>
          <w:rFonts w:ascii="Times New Roman" w:hAnsi="Times New Roman" w:cs="Times New Roman"/>
          <w:noProof/>
          <w:color w:val="000000"/>
          <w:sz w:val="24"/>
          <w:szCs w:val="24"/>
          <w:lang w:val="en-US"/>
        </w:rPr>
        <w:t>(Li &amp; Suh, 2015)</w:t>
      </w:r>
      <w:r w:rsidR="002C4DC8" w:rsidRPr="00953264">
        <w:rPr>
          <w:rFonts w:ascii="Times New Roman" w:hAnsi="Times New Roman" w:cs="Times New Roman"/>
          <w:color w:val="000000"/>
          <w:sz w:val="24"/>
          <w:szCs w:val="24"/>
        </w:rPr>
        <w:fldChar w:fldCharType="end"/>
      </w:r>
      <w:r w:rsidR="002C4DC8" w:rsidRPr="00953264">
        <w:rPr>
          <w:rFonts w:ascii="Times New Roman" w:hAnsi="Times New Roman" w:cs="Times New Roman"/>
          <w:color w:val="000000"/>
          <w:sz w:val="24"/>
          <w:szCs w:val="24"/>
          <w:lang w:val="en-US"/>
        </w:rPr>
        <w:t>.</w:t>
      </w:r>
    </w:p>
    <w:p w:rsidR="00894B77" w:rsidRPr="00953264" w:rsidRDefault="00894B77" w:rsidP="002B0765">
      <w:pPr>
        <w:spacing w:after="0" w:line="360" w:lineRule="auto"/>
        <w:jc w:val="both"/>
        <w:rPr>
          <w:rFonts w:ascii="Times New Roman" w:hAnsi="Times New Roman" w:cs="Times New Roman"/>
          <w:iCs/>
          <w:sz w:val="24"/>
          <w:szCs w:val="24"/>
        </w:rPr>
      </w:pPr>
      <w:r w:rsidRPr="00953264">
        <w:rPr>
          <w:rFonts w:ascii="Times New Roman" w:hAnsi="Times New Roman" w:cs="Times New Roman"/>
          <w:iCs/>
          <w:sz w:val="24"/>
          <w:szCs w:val="24"/>
        </w:rPr>
        <w:t>----------------------------------------------------------------------------------------------------------------</w:t>
      </w:r>
    </w:p>
    <w:p w:rsidR="00F63578" w:rsidRPr="00953264" w:rsidRDefault="00633C53" w:rsidP="00633C53">
      <w:pPr>
        <w:spacing w:after="0" w:line="360" w:lineRule="auto"/>
        <w:ind w:right="183"/>
        <w:jc w:val="both"/>
        <w:rPr>
          <w:rFonts w:ascii="Times New Roman" w:hAnsi="Times New Roman" w:cs="Times New Roman"/>
          <w:sz w:val="24"/>
          <w:szCs w:val="24"/>
        </w:rPr>
      </w:pPr>
      <w:r w:rsidRPr="00953264">
        <w:rPr>
          <w:rFonts w:ascii="Times New Roman" w:eastAsia="Times New Roman" w:hAnsi="Times New Roman" w:cs="Times New Roman"/>
          <w:w w:val="105"/>
          <w:sz w:val="24"/>
          <w:szCs w:val="24"/>
          <w:shd w:val="clear" w:color="auto" w:fill="F7DDDE"/>
          <w:lang w:val="en-US"/>
        </w:rPr>
        <w:t xml:space="preserve">8. </w:t>
      </w:r>
      <w:r w:rsidR="00F63578" w:rsidRPr="00953264">
        <w:rPr>
          <w:rFonts w:ascii="Times New Roman" w:hAnsi="Times New Roman" w:cs="Times New Roman"/>
          <w:b/>
          <w:w w:val="105"/>
          <w:sz w:val="24"/>
          <w:szCs w:val="24"/>
        </w:rPr>
        <w:t xml:space="preserve">Commented [CJS9]: </w:t>
      </w:r>
      <w:r w:rsidR="00F63578" w:rsidRPr="00953264">
        <w:rPr>
          <w:rFonts w:ascii="Times New Roman" w:hAnsi="Times New Roman" w:cs="Times New Roman"/>
          <w:w w:val="105"/>
          <w:sz w:val="24"/>
          <w:szCs w:val="24"/>
        </w:rPr>
        <w:t>no bullet and numbering. Change to essay format</w:t>
      </w:r>
    </w:p>
    <w:p w:rsidR="00894B77" w:rsidRPr="00953264" w:rsidRDefault="00633C53" w:rsidP="002B0765">
      <w:pPr>
        <w:spacing w:after="0" w:line="360" w:lineRule="auto"/>
        <w:jc w:val="both"/>
        <w:rPr>
          <w:rFonts w:ascii="Times New Roman" w:hAnsi="Times New Roman" w:cs="Times New Roman"/>
          <w:iCs/>
          <w:sz w:val="24"/>
          <w:szCs w:val="24"/>
        </w:rPr>
      </w:pPr>
      <w:r w:rsidRPr="00953264">
        <w:rPr>
          <w:rFonts w:ascii="Times New Roman" w:hAnsi="Times New Roman" w:cs="Times New Roman"/>
          <w:iCs/>
          <w:sz w:val="24"/>
          <w:szCs w:val="24"/>
        </w:rPr>
        <w:t>Respon</w:t>
      </w:r>
      <w:r w:rsidR="00F63578" w:rsidRPr="00953264">
        <w:rPr>
          <w:rFonts w:ascii="Times New Roman" w:hAnsi="Times New Roman" w:cs="Times New Roman"/>
          <w:iCs/>
          <w:sz w:val="24"/>
          <w:szCs w:val="24"/>
        </w:rPr>
        <w:t xml:space="preserve"> :</w:t>
      </w:r>
    </w:p>
    <w:p w:rsidR="002B0765" w:rsidRPr="00953264" w:rsidRDefault="00F63578" w:rsidP="002B0765">
      <w:pPr>
        <w:spacing w:after="0" w:line="360" w:lineRule="auto"/>
        <w:jc w:val="both"/>
        <w:rPr>
          <w:rFonts w:ascii="Times New Roman" w:hAnsi="Times New Roman" w:cs="Times New Roman"/>
          <w:b/>
          <w:bCs/>
          <w:iCs/>
          <w:sz w:val="24"/>
          <w:szCs w:val="24"/>
        </w:rPr>
      </w:pPr>
      <w:r w:rsidRPr="00953264">
        <w:rPr>
          <w:rFonts w:ascii="Times New Roman" w:hAnsi="Times New Roman" w:cs="Times New Roman"/>
          <w:b/>
          <w:bCs/>
          <w:iCs/>
          <w:sz w:val="24"/>
          <w:szCs w:val="24"/>
        </w:rPr>
        <w:t>Bentuk pointilis telah dirubah kedalam bentuk paragraf sesuai dengan format yang dimaksudkan</w:t>
      </w:r>
    </w:p>
    <w:p w:rsidR="00F63578" w:rsidRPr="00953264" w:rsidRDefault="002C4DC8" w:rsidP="00B725DC">
      <w:pPr>
        <w:pStyle w:val="BodyText"/>
        <w:ind w:right="-187" w:firstLine="709"/>
        <w:jc w:val="both"/>
        <w:rPr>
          <w:iCs/>
          <w:sz w:val="24"/>
          <w:szCs w:val="24"/>
        </w:rPr>
      </w:pPr>
      <w:r w:rsidRPr="00953264">
        <w:rPr>
          <w:color w:val="000000"/>
          <w:sz w:val="24"/>
          <w:szCs w:val="24"/>
        </w:rPr>
        <w:t>Followings are the variables used within this research: the f</w:t>
      </w:r>
      <w:r w:rsidRPr="00953264">
        <w:rPr>
          <w:iCs/>
          <w:color w:val="000000"/>
          <w:sz w:val="24"/>
          <w:szCs w:val="24"/>
        </w:rPr>
        <w:t xml:space="preserve">irst variable is independent </w:t>
      </w:r>
      <w:r w:rsidRPr="00953264">
        <w:rPr>
          <w:iCs/>
          <w:color w:val="000000"/>
          <w:sz w:val="24"/>
          <w:szCs w:val="24"/>
        </w:rPr>
        <w:lastRenderedPageBreak/>
        <w:t>variable (X), which is the variable that causes the emergence of  dependent variables (</w:t>
      </w:r>
      <w:r w:rsidRPr="00953264">
        <w:rPr>
          <w:iCs/>
          <w:color w:val="000000"/>
          <w:sz w:val="24"/>
          <w:szCs w:val="24"/>
        </w:rPr>
        <w:fldChar w:fldCharType="begin" w:fldLock="1"/>
      </w:r>
      <w:r w:rsidRPr="00953264">
        <w:rPr>
          <w:iCs/>
          <w:color w:val="000000"/>
          <w:sz w:val="24"/>
          <w:szCs w:val="24"/>
        </w:rPr>
        <w:instrText>ADDIN CSL_CITATION {"citationItems":[{"id":"ITEM-1","itemData":{"DOI":"10.35794/emba.v5i2.16521","ISSN":"2303-1174","abstract":"Pemasaran merupakan faktor penting dalam perkembangan perusahaan. Pemasaran harus terus-menerus ditingkatkan dan diperbaharui, hal ini tentunnya tidak terlepas dari kebutuhan dan keinginan konsumen tersebut. Begitu dinamisnya atau ketidakpastian dalam mengetahui keinginan konsumen, jadi dalam hal ini dituntut setiap perusahaan harus selalu dapat melakukan perubahan-perubahan seperti kualitas produk, harga dan promosi terhadap keputusan pembelian mobil Nissan X-Trail pada PT. Wahana Wirawan Manado. Tujuan penelitian ini yaitu untuk menganalisis pengaruh kualitas produk, harga dan promosi terhadap keputusan pembelian mobil Nissan X-Trail pada PT. Wahana Wirawan Manado. Metode yang digunakan adalah analisis regresi linier berganda. Populasi penelitian sebanyak 110 konsumen dan sampel yang digunakan sebanyak 55 responden. Hasil Penelitian menunjukkan bahwa Kualitas Produk, Harga dan Promosi secara simultan maupun parsial berpengaruh signifikan terhadap Keputusan Pembelian mobil Nissan X-Trail pada PT. Wahana Wirawan Manado. Kata","author":[{"dropping-particle":"","family":"Prod","given":"P. K","non-dropping-particle":"","parse-names":false,"suffix":""}],"container-title":"Jurnal EMBA: Jurnal Riset Ekonomi, Manajemen, Bisnis dan Akuntansi","id":"ITEM-1","issued":{"date-parts":[["2017"]]},"title":"PENGARUH KUALITAS PRODUK, HARGA DAN PROMOSI TERHADAP KEPUTUSAN PEMBELIAN MOBIL NISSAN X-TRAIL PADA PT. WAHANA WIRAWAN MANADO","type":"article-journal"},"uris":["http://www.mendeley.com/documents/?uuid=0e4fa0f7-dbe7-4931-9862-bcf95c3a12b1"]}],"mendeley":{"formattedCitation":"(Prod, 2017)","manualFormatting":"Prod, 2017)","plainTextFormattedCitation":"(Prod, 2017)","previouslyFormattedCitation":"(Prod, 2017)"},"properties":{"noteIndex":0},"schema":"https://github.com/citation-style-language/schema/raw/master/csl-citation.json"}</w:instrText>
      </w:r>
      <w:r w:rsidRPr="00953264">
        <w:rPr>
          <w:iCs/>
          <w:color w:val="000000"/>
          <w:sz w:val="24"/>
          <w:szCs w:val="24"/>
        </w:rPr>
        <w:fldChar w:fldCharType="separate"/>
      </w:r>
      <w:r w:rsidRPr="00953264">
        <w:rPr>
          <w:iCs/>
          <w:noProof/>
          <w:color w:val="000000"/>
          <w:sz w:val="24"/>
          <w:szCs w:val="24"/>
        </w:rPr>
        <w:t>Prod, 2017)</w:t>
      </w:r>
      <w:r w:rsidRPr="00953264">
        <w:rPr>
          <w:color w:val="000000"/>
          <w:sz w:val="24"/>
          <w:szCs w:val="24"/>
        </w:rPr>
        <w:fldChar w:fldCharType="end"/>
      </w:r>
      <w:r w:rsidRPr="00953264">
        <w:rPr>
          <w:iCs/>
          <w:color w:val="000000"/>
          <w:sz w:val="24"/>
          <w:szCs w:val="24"/>
        </w:rPr>
        <w:t>. The independent variables of this research are the information quality (X1) and the source credibility (X2). The second variable is dependent variable (Y), which is the variable affected by the independent variable (</w:t>
      </w:r>
      <w:r w:rsidRPr="00953264">
        <w:rPr>
          <w:iCs/>
          <w:color w:val="000000"/>
          <w:sz w:val="24"/>
          <w:szCs w:val="24"/>
        </w:rPr>
        <w:fldChar w:fldCharType="begin" w:fldLock="1"/>
      </w:r>
      <w:r w:rsidRPr="00953264">
        <w:rPr>
          <w:iCs/>
          <w:color w:val="000000"/>
          <w:sz w:val="24"/>
          <w:szCs w:val="24"/>
        </w:rPr>
        <w:instrText>ADDIN CSL_CITATION {"citationItems":[{"id":"ITEM-1","itemData":{"DOI":"10.35794/emba.v5i2.16521","ISSN":"2303-1174","abstract":"Pemasaran merupakan faktor penting dalam perkembangan perusahaan. Pemasaran harus terus-menerus ditingkatkan dan diperbaharui, hal ini tentunnya tidak terlepas dari kebutuhan dan keinginan konsumen tersebut. Begitu dinamisnya atau ketidakpastian dalam mengetahui keinginan konsumen, jadi dalam hal ini dituntut setiap perusahaan harus selalu dapat melakukan perubahan-perubahan seperti kualitas produk, harga dan promosi terhadap keputusan pembelian mobil Nissan X-Trail pada PT. Wahana Wirawan Manado. Tujuan penelitian ini yaitu untuk menganalisis pengaruh kualitas produk, harga dan promosi terhadap keputusan pembelian mobil Nissan X-Trail pada PT. Wahana Wirawan Manado. Metode yang digunakan adalah analisis regresi linier berganda. Populasi penelitian sebanyak 110 konsumen dan sampel yang digunakan sebanyak 55 responden. Hasil Penelitian menunjukkan bahwa Kualitas Produk, Harga dan Promosi secara simultan maupun parsial berpengaruh signifikan terhadap Keputusan Pembelian mobil Nissan X-Trail pada PT. Wahana Wirawan Manado. Kata","author":[{"dropping-particle":"","family":"Prod","given":"P. K","non-dropping-particle":"","parse-names":false,"suffix":""}],"container-title":"Jurnal EMBA: Jurnal Riset Ekonomi, Manajemen, Bisnis dan Akuntansi","id":"ITEM-1","issued":{"date-parts":[["2017"]]},"title":"PENGARUH KUALITAS PRODUK, HARGA DAN PROMOSI TERHADAP KEPUTUSAN PEMBELIAN MOBIL NISSAN X-TRAIL PADA PT. WAHANA WIRAWAN MANADO","type":"article-journal"},"uris":["http://www.mendeley.com/documents/?uuid=0e4fa0f7-dbe7-4931-9862-bcf95c3a12b1"]}],"mendeley":{"formattedCitation":"(Prod, 2017)","manualFormatting":"Prod, 2017)","plainTextFormattedCitation":"(Prod, 2017)","previouslyFormattedCitation":"(Prod, 2017)"},"properties":{"noteIndex":0},"schema":"https://github.com/citation-style-language/schema/raw/master/csl-citation.json"}</w:instrText>
      </w:r>
      <w:r w:rsidRPr="00953264">
        <w:rPr>
          <w:iCs/>
          <w:color w:val="000000"/>
          <w:sz w:val="24"/>
          <w:szCs w:val="24"/>
        </w:rPr>
        <w:fldChar w:fldCharType="separate"/>
      </w:r>
      <w:r w:rsidRPr="00953264">
        <w:rPr>
          <w:iCs/>
          <w:noProof/>
          <w:color w:val="000000"/>
          <w:sz w:val="24"/>
          <w:szCs w:val="24"/>
        </w:rPr>
        <w:t>Prod, 2017)</w:t>
      </w:r>
      <w:r w:rsidRPr="00953264">
        <w:rPr>
          <w:color w:val="000000"/>
          <w:sz w:val="24"/>
          <w:szCs w:val="24"/>
        </w:rPr>
        <w:fldChar w:fldCharType="end"/>
      </w:r>
      <w:r w:rsidRPr="00953264">
        <w:rPr>
          <w:iCs/>
          <w:color w:val="000000"/>
          <w:sz w:val="24"/>
          <w:szCs w:val="24"/>
        </w:rPr>
        <w:t>. The dependent variable of this research is the adoption of information (Y). And the third variable is intervening variable, which is the variable that influences the relationship between the independent and the dependent variables (</w:t>
      </w:r>
      <w:r w:rsidRPr="00953264">
        <w:rPr>
          <w:iCs/>
          <w:color w:val="000000"/>
          <w:sz w:val="24"/>
          <w:szCs w:val="24"/>
        </w:rPr>
        <w:fldChar w:fldCharType="begin" w:fldLock="1"/>
      </w:r>
      <w:r w:rsidRPr="00953264">
        <w:rPr>
          <w:iCs/>
          <w:color w:val="000000"/>
          <w:sz w:val="24"/>
          <w:szCs w:val="24"/>
        </w:rPr>
        <w:instrText>ADDIN CSL_CITATION {"citationItems":[{"id":"ITEM-1","itemData":{"DOI":"10.35794/emba.v5i2.16521","ISSN":"2303-1174","abstract":"Pemasaran merupakan faktor penting dalam perkembangan perusahaan. Pemasaran harus terus-menerus ditingkatkan dan diperbaharui, hal ini tentunnya tidak terlepas dari kebutuhan dan keinginan konsumen tersebut. Begitu dinamisnya atau ketidakpastian dalam mengetahui keinginan konsumen, jadi dalam hal ini dituntut setiap perusahaan harus selalu dapat melakukan perubahan-perubahan seperti kualitas produk, harga dan promosi terhadap keputusan pembelian mobil Nissan X-Trail pada PT. Wahana Wirawan Manado. Tujuan penelitian ini yaitu untuk menganalisis pengaruh kualitas produk, harga dan promosi terhadap keputusan pembelian mobil Nissan X-Trail pada PT. Wahana Wirawan Manado. Metode yang digunakan adalah analisis regresi linier berganda. Populasi penelitian sebanyak 110 konsumen dan sampel yang digunakan sebanyak 55 responden. Hasil Penelitian menunjukkan bahwa Kualitas Produk, Harga dan Promosi secara simultan maupun parsial berpengaruh signifikan terhadap Keputusan Pembelian mobil Nissan X-Trail pada PT. Wahana Wirawan Manado. Kata","author":[{"dropping-particle":"","family":"Prod","given":"P. K","non-dropping-particle":"","parse-names":false,"suffix":""}],"container-title":"Jurnal EMBA: Jurnal Riset Ekonomi, Manajemen, Bisnis dan Akuntansi","id":"ITEM-1","issued":{"date-parts":[["2017"]]},"title":"PENGARUH KUALITAS PRODUK, HARGA DAN PROMOSI TERHADAP KEPUTUSAN PEMBELIAN MOBIL NISSAN X-TRAIL PADA PT. WAHANA WIRAWAN MANADO","type":"article-journal"},"uris":["http://www.mendeley.com/documents/?uuid=0e4fa0f7-dbe7-4931-9862-bcf95c3a12b1"]}],"mendeley":{"formattedCitation":"(Prod, 2017)","manualFormatting":"Prod, 2017)","plainTextFormattedCitation":"(Prod, 2017)","previouslyFormattedCitation":"(Prod, 2017)"},"properties":{"noteIndex":0},"schema":"https://github.com/citation-style-language/schema/raw/master/csl-citation.json"}</w:instrText>
      </w:r>
      <w:r w:rsidRPr="00953264">
        <w:rPr>
          <w:iCs/>
          <w:color w:val="000000"/>
          <w:sz w:val="24"/>
          <w:szCs w:val="24"/>
        </w:rPr>
        <w:fldChar w:fldCharType="separate"/>
      </w:r>
      <w:r w:rsidRPr="00953264">
        <w:rPr>
          <w:iCs/>
          <w:noProof/>
          <w:color w:val="000000"/>
          <w:sz w:val="24"/>
          <w:szCs w:val="24"/>
        </w:rPr>
        <w:t>Prod, 2017)</w:t>
      </w:r>
      <w:r w:rsidRPr="00953264">
        <w:rPr>
          <w:color w:val="000000"/>
          <w:sz w:val="24"/>
          <w:szCs w:val="24"/>
        </w:rPr>
        <w:fldChar w:fldCharType="end"/>
      </w:r>
      <w:r w:rsidRPr="00953264">
        <w:rPr>
          <w:iCs/>
          <w:color w:val="000000"/>
          <w:sz w:val="24"/>
          <w:szCs w:val="24"/>
        </w:rPr>
        <w:t>. The intervening variable (Z) of this research is the information usefulness.</w:t>
      </w:r>
    </w:p>
    <w:p w:rsidR="0003149F" w:rsidRPr="00953264" w:rsidRDefault="00F63578" w:rsidP="00633C53">
      <w:pPr>
        <w:spacing w:after="0" w:line="360" w:lineRule="auto"/>
        <w:jc w:val="both"/>
        <w:rPr>
          <w:rFonts w:ascii="Times New Roman" w:hAnsi="Times New Roman" w:cs="Times New Roman"/>
          <w:iCs/>
          <w:sz w:val="24"/>
          <w:szCs w:val="24"/>
        </w:rPr>
      </w:pPr>
      <w:r w:rsidRPr="00953264">
        <w:rPr>
          <w:rFonts w:ascii="Times New Roman" w:hAnsi="Times New Roman" w:cs="Times New Roman"/>
          <w:iCs/>
          <w:sz w:val="24"/>
          <w:szCs w:val="24"/>
        </w:rPr>
        <w:t>----------------------------------------------------------------------------------------------------------------</w:t>
      </w:r>
    </w:p>
    <w:p w:rsidR="00F63578" w:rsidRPr="00953264" w:rsidRDefault="00633C53" w:rsidP="002B0765">
      <w:pPr>
        <w:pStyle w:val="BodyText"/>
        <w:spacing w:line="360" w:lineRule="auto"/>
        <w:ind w:right="-188"/>
        <w:jc w:val="both"/>
        <w:rPr>
          <w:sz w:val="24"/>
          <w:szCs w:val="24"/>
        </w:rPr>
      </w:pPr>
      <w:r w:rsidRPr="00953264">
        <w:rPr>
          <w:sz w:val="24"/>
          <w:szCs w:val="24"/>
        </w:rPr>
        <w:t xml:space="preserve">9. </w:t>
      </w:r>
      <w:r w:rsidR="00F63578" w:rsidRPr="00953264">
        <w:rPr>
          <w:sz w:val="24"/>
          <w:szCs w:val="24"/>
        </w:rPr>
        <w:t>Commented [CJS10]: ?</w:t>
      </w:r>
    </w:p>
    <w:p w:rsidR="00FD655B" w:rsidRPr="00953264" w:rsidRDefault="00633C53" w:rsidP="002B0765">
      <w:pPr>
        <w:pStyle w:val="BodyText"/>
        <w:spacing w:line="360" w:lineRule="auto"/>
        <w:ind w:right="-188"/>
        <w:jc w:val="both"/>
        <w:rPr>
          <w:sz w:val="24"/>
          <w:szCs w:val="24"/>
        </w:rPr>
      </w:pPr>
      <w:r w:rsidRPr="00953264">
        <w:rPr>
          <w:sz w:val="24"/>
          <w:szCs w:val="24"/>
        </w:rPr>
        <w:t xml:space="preserve">10. </w:t>
      </w:r>
      <w:r w:rsidR="00FD655B" w:rsidRPr="00953264">
        <w:rPr>
          <w:sz w:val="24"/>
          <w:szCs w:val="24"/>
        </w:rPr>
        <w:t>Commented [TL11]: Compare with previous studies:</w:t>
      </w:r>
    </w:p>
    <w:p w:rsidR="00FD655B" w:rsidRPr="00953264" w:rsidRDefault="00FD655B" w:rsidP="002B0765">
      <w:pPr>
        <w:pStyle w:val="BodyText"/>
        <w:spacing w:line="360" w:lineRule="auto"/>
        <w:ind w:right="-188"/>
        <w:jc w:val="both"/>
        <w:rPr>
          <w:sz w:val="24"/>
          <w:szCs w:val="24"/>
        </w:rPr>
      </w:pPr>
      <w:r w:rsidRPr="00953264">
        <w:rPr>
          <w:sz w:val="24"/>
          <w:szCs w:val="24"/>
        </w:rPr>
        <w:t>http://dx.doi.org/10.25139/jsk.v4i1.1800</w:t>
      </w:r>
    </w:p>
    <w:p w:rsidR="00F63578" w:rsidRPr="00953264" w:rsidRDefault="00F63578" w:rsidP="002B0765">
      <w:pPr>
        <w:pStyle w:val="BodyText"/>
        <w:spacing w:line="360" w:lineRule="auto"/>
        <w:ind w:right="-188"/>
        <w:jc w:val="both"/>
        <w:rPr>
          <w:sz w:val="24"/>
          <w:szCs w:val="24"/>
        </w:rPr>
      </w:pPr>
    </w:p>
    <w:p w:rsidR="00F63578" w:rsidRPr="00953264" w:rsidRDefault="00633C53" w:rsidP="002B0765">
      <w:pPr>
        <w:pStyle w:val="BodyText"/>
        <w:spacing w:line="360" w:lineRule="auto"/>
        <w:ind w:right="-188"/>
        <w:jc w:val="both"/>
        <w:rPr>
          <w:sz w:val="24"/>
          <w:szCs w:val="24"/>
        </w:rPr>
      </w:pPr>
      <w:r w:rsidRPr="00953264">
        <w:rPr>
          <w:sz w:val="24"/>
          <w:szCs w:val="24"/>
        </w:rPr>
        <w:t>Respon</w:t>
      </w:r>
      <w:r w:rsidR="00F63578" w:rsidRPr="00953264">
        <w:rPr>
          <w:sz w:val="24"/>
          <w:szCs w:val="24"/>
        </w:rPr>
        <w:t xml:space="preserve"> :</w:t>
      </w:r>
    </w:p>
    <w:p w:rsidR="00F63578" w:rsidRPr="00953264" w:rsidRDefault="00F63578" w:rsidP="002B0765">
      <w:pPr>
        <w:pStyle w:val="BodyText"/>
        <w:spacing w:line="360" w:lineRule="auto"/>
        <w:ind w:right="-188"/>
        <w:jc w:val="both"/>
        <w:rPr>
          <w:b/>
          <w:bCs/>
          <w:sz w:val="24"/>
          <w:szCs w:val="24"/>
        </w:rPr>
      </w:pPr>
      <w:r w:rsidRPr="00953264">
        <w:rPr>
          <w:b/>
          <w:bCs/>
          <w:sz w:val="24"/>
          <w:szCs w:val="24"/>
        </w:rPr>
        <w:t>Paragraf telah diperjelas dengan penggunaan sitasi dan sumber yang lebih baik serta penataan bahasa dan penegasan maksud dengan kalimat yang lebih tepat</w:t>
      </w:r>
    </w:p>
    <w:p w:rsidR="00B725DC" w:rsidRPr="00953264" w:rsidRDefault="00B725DC" w:rsidP="00B725DC">
      <w:pPr>
        <w:pStyle w:val="MediumShading1-Accent11"/>
        <w:tabs>
          <w:tab w:val="left" w:pos="426"/>
        </w:tabs>
        <w:jc w:val="both"/>
        <w:rPr>
          <w:rFonts w:ascii="Times New Roman" w:hAnsi="Times New Roman" w:cs="Times New Roman"/>
          <w:iCs/>
          <w:color w:val="000000"/>
          <w:sz w:val="24"/>
          <w:szCs w:val="24"/>
          <w:lang w:val="en-US"/>
        </w:rPr>
      </w:pPr>
      <w:r w:rsidRPr="00953264">
        <w:rPr>
          <w:rFonts w:ascii="Times New Roman" w:hAnsi="Times New Roman" w:cs="Times New Roman"/>
          <w:iCs/>
          <w:color w:val="000000"/>
          <w:sz w:val="24"/>
          <w:szCs w:val="24"/>
          <w:lang w:val="en-US"/>
        </w:rPr>
        <w:tab/>
      </w:r>
      <w:r w:rsidRPr="00953264">
        <w:rPr>
          <w:rFonts w:ascii="Times New Roman" w:hAnsi="Times New Roman" w:cs="Times New Roman"/>
          <w:iCs/>
          <w:color w:val="000000"/>
          <w:sz w:val="24"/>
          <w:szCs w:val="24"/>
          <w:lang w:val="en-US"/>
        </w:rPr>
        <w:fldChar w:fldCharType="begin" w:fldLock="1"/>
      </w:r>
      <w:r w:rsidRPr="00953264">
        <w:rPr>
          <w:rFonts w:ascii="Times New Roman" w:hAnsi="Times New Roman" w:cs="Times New Roman"/>
          <w:iCs/>
          <w:color w:val="000000"/>
          <w:sz w:val="24"/>
          <w:szCs w:val="24"/>
          <w:lang w:val="en-US"/>
        </w:rPr>
        <w:instrText>ADDIN CSL_CITATION {"citationItems":[{"id":"ITEM-1","itemData":{"ISBN":"9786025526886","author":[{"dropping-particle":"","family":"Unaradjan","given":"D D","non-dropping-particle":"","parse-names":false,"suffix":""},{"dropping-particle":"","family":"Sihotang","given":"K","non-dropping-particle":"","parse-names":false,"suffix":""}],"id":"ITEM-1","issued":{"date-parts":[["2019"]]},"publisher":"Penerbit Unika Atma Jaya Jakarta","title":"Metode Penelitian Kuantitatif","type":"book"},"uris":["http://www.mendeley.com/documents/?uuid=d8a9e662-760f-4f55-b96e-babe68fbc27e"]}],"mendeley":{"formattedCitation":"(Unaradjan &amp; Sihotang, 2019)","manualFormatting":"Unaradjan &amp; Sihotang (2019)","plainTextFormattedCitation":"(Unaradjan &amp; Sihotang, 2019)","previouslyFormattedCitation":"(Unaradjan &amp; Sihotang, 2019)"},"properties":{"noteIndex":0},"schema":"https://github.com/citation-style-language/schema/raw/master/csl-citation.json"}</w:instrText>
      </w:r>
      <w:r w:rsidRPr="00953264">
        <w:rPr>
          <w:rFonts w:ascii="Times New Roman" w:hAnsi="Times New Roman" w:cs="Times New Roman"/>
          <w:iCs/>
          <w:color w:val="000000"/>
          <w:sz w:val="24"/>
          <w:szCs w:val="24"/>
          <w:lang w:val="en-US"/>
        </w:rPr>
        <w:fldChar w:fldCharType="separate"/>
      </w:r>
      <w:r w:rsidRPr="00953264">
        <w:rPr>
          <w:rFonts w:ascii="Times New Roman" w:hAnsi="Times New Roman" w:cs="Times New Roman"/>
          <w:iCs/>
          <w:noProof/>
          <w:color w:val="000000"/>
          <w:sz w:val="24"/>
          <w:szCs w:val="24"/>
          <w:lang w:val="en-US"/>
        </w:rPr>
        <w:t>Unaradjan &amp; Sihotang (2019)</w:t>
      </w:r>
      <w:r w:rsidRPr="00953264">
        <w:rPr>
          <w:rFonts w:ascii="Times New Roman" w:hAnsi="Times New Roman" w:cs="Times New Roman"/>
          <w:color w:val="000000"/>
          <w:sz w:val="24"/>
          <w:szCs w:val="24"/>
        </w:rPr>
        <w:fldChar w:fldCharType="end"/>
      </w:r>
      <w:r w:rsidRPr="00953264">
        <w:rPr>
          <w:rFonts w:ascii="Times New Roman" w:hAnsi="Times New Roman" w:cs="Times New Roman"/>
          <w:iCs/>
          <w:color w:val="000000"/>
          <w:sz w:val="24"/>
          <w:szCs w:val="24"/>
          <w:lang w:val="en-US"/>
        </w:rPr>
        <w:t xml:space="preserve"> stated that to understand relative events, distributions and the relationship between variables, a survey should be conducted towards a big or small population; however, the data obtained are the sample of that population. This research was conducted in Surabaya, one of the metropolitan cities in Indonesia in which the majority of the students have access to social media. The exact number of senior high school students who use Twitter cannot be determined (non probability sampling); thus, purposive sampling (</w:t>
      </w:r>
      <w:r w:rsidRPr="00953264">
        <w:rPr>
          <w:rFonts w:ascii="Times New Roman" w:hAnsi="Times New Roman" w:cs="Times New Roman"/>
          <w:iCs/>
          <w:color w:val="000000"/>
          <w:sz w:val="24"/>
          <w:szCs w:val="24"/>
          <w:lang w:val="en-US"/>
        </w:rPr>
        <w:fldChar w:fldCharType="begin" w:fldLock="1"/>
      </w:r>
      <w:r w:rsidRPr="00953264">
        <w:rPr>
          <w:rFonts w:ascii="Times New Roman" w:hAnsi="Times New Roman" w:cs="Times New Roman"/>
          <w:iCs/>
          <w:color w:val="000000"/>
          <w:sz w:val="24"/>
          <w:szCs w:val="24"/>
          <w:lang w:val="en-US"/>
        </w:rPr>
        <w:instrText>ADDIN CSL_CITATION {"citationItems":[{"id":"ITEM-1","itemData":{"ISBN":"9786025526886","author":[{"dropping-particle":"","family":"Unaradjan","given":"D D","non-dropping-particle":"","parse-names":false,"suffix":""},{"dropping-particle":"","family":"Sihotang","given":"K","non-dropping-particle":"","parse-names":false,"suffix":""}],"id":"ITEM-1","issued":{"date-parts":[["2019"]]},"publisher":"Penerbit Unika Atma Jaya Jakarta","title":"Metode Penelitian Kuantitatif","type":"book"},"uris":["http://www.mendeley.com/documents/?uuid=d8a9e662-760f-4f55-b96e-babe68fbc27e"]}],"mendeley":{"formattedCitation":"(Unaradjan &amp; Sihotang, 2019)","manualFormatting":"Unaradjan &amp; Sihotang, 2019)","plainTextFormattedCitation":"(Unaradjan &amp; Sihotang, 2019)","previouslyFormattedCitation":"(Unaradjan &amp; Sihotang, 2019)"},"properties":{"noteIndex":0},"schema":"https://github.com/citation-style-language/schema/raw/master/csl-citation.json"}</w:instrText>
      </w:r>
      <w:r w:rsidRPr="00953264">
        <w:rPr>
          <w:rFonts w:ascii="Times New Roman" w:hAnsi="Times New Roman" w:cs="Times New Roman"/>
          <w:iCs/>
          <w:color w:val="000000"/>
          <w:sz w:val="24"/>
          <w:szCs w:val="24"/>
          <w:lang w:val="en-US"/>
        </w:rPr>
        <w:fldChar w:fldCharType="separate"/>
      </w:r>
      <w:r w:rsidRPr="00953264">
        <w:rPr>
          <w:rFonts w:ascii="Times New Roman" w:hAnsi="Times New Roman" w:cs="Times New Roman"/>
          <w:iCs/>
          <w:noProof/>
          <w:color w:val="000000"/>
          <w:sz w:val="24"/>
          <w:szCs w:val="24"/>
          <w:lang w:val="en-US"/>
        </w:rPr>
        <w:t>Unaradjan &amp; Sihotang, 2019)</w:t>
      </w:r>
      <w:r w:rsidRPr="00953264">
        <w:rPr>
          <w:rFonts w:ascii="Times New Roman" w:hAnsi="Times New Roman" w:cs="Times New Roman"/>
          <w:color w:val="000000"/>
          <w:sz w:val="24"/>
          <w:szCs w:val="24"/>
        </w:rPr>
        <w:fldChar w:fldCharType="end"/>
      </w:r>
      <w:r w:rsidRPr="00953264">
        <w:rPr>
          <w:rFonts w:ascii="Times New Roman" w:hAnsi="Times New Roman" w:cs="Times New Roman"/>
          <w:iCs/>
          <w:color w:val="000000"/>
          <w:sz w:val="24"/>
          <w:szCs w:val="24"/>
          <w:lang w:val="en-US"/>
        </w:rPr>
        <w:t xml:space="preserve"> was employed to represent the population by establishing the number of respondents as many as 100 students. Followings are the criteria used to choose the respondents:</w:t>
      </w:r>
    </w:p>
    <w:p w:rsidR="00B725DC" w:rsidRPr="00953264" w:rsidRDefault="00B725DC" w:rsidP="00B725DC">
      <w:pPr>
        <w:pStyle w:val="MediumShading1-Accent11"/>
        <w:tabs>
          <w:tab w:val="left" w:pos="426"/>
        </w:tabs>
        <w:jc w:val="both"/>
        <w:rPr>
          <w:rFonts w:ascii="Times New Roman" w:hAnsi="Times New Roman" w:cs="Times New Roman"/>
          <w:iCs/>
          <w:color w:val="000000"/>
          <w:sz w:val="24"/>
          <w:szCs w:val="24"/>
          <w:lang w:val="en-US"/>
        </w:rPr>
      </w:pPr>
    </w:p>
    <w:p w:rsidR="00B725DC" w:rsidRPr="00953264" w:rsidRDefault="00B725DC" w:rsidP="00B725DC">
      <w:pPr>
        <w:pStyle w:val="MediumShading1-Accent11"/>
        <w:numPr>
          <w:ilvl w:val="0"/>
          <w:numId w:val="5"/>
        </w:numPr>
        <w:tabs>
          <w:tab w:val="left" w:pos="426"/>
        </w:tabs>
        <w:jc w:val="both"/>
        <w:rPr>
          <w:rFonts w:ascii="Times New Roman" w:hAnsi="Times New Roman" w:cs="Times New Roman"/>
          <w:iCs/>
          <w:color w:val="000000"/>
          <w:sz w:val="24"/>
          <w:szCs w:val="24"/>
          <w:lang w:val="en-US"/>
        </w:rPr>
      </w:pPr>
      <w:r w:rsidRPr="00953264">
        <w:rPr>
          <w:rFonts w:ascii="Times New Roman" w:hAnsi="Times New Roman" w:cs="Times New Roman"/>
          <w:iCs/>
          <w:color w:val="000000"/>
          <w:sz w:val="24"/>
          <w:szCs w:val="24"/>
          <w:lang w:val="en-US"/>
        </w:rPr>
        <w:t>he/she is a senior high school student,</w:t>
      </w:r>
    </w:p>
    <w:p w:rsidR="00B725DC" w:rsidRPr="00953264" w:rsidRDefault="00B725DC" w:rsidP="00B725DC">
      <w:pPr>
        <w:pStyle w:val="MediumShading1-Accent11"/>
        <w:numPr>
          <w:ilvl w:val="0"/>
          <w:numId w:val="5"/>
        </w:numPr>
        <w:tabs>
          <w:tab w:val="left" w:pos="426"/>
        </w:tabs>
        <w:jc w:val="both"/>
        <w:rPr>
          <w:rFonts w:ascii="Times New Roman" w:hAnsi="Times New Roman" w:cs="Times New Roman"/>
          <w:iCs/>
          <w:color w:val="000000"/>
          <w:sz w:val="24"/>
          <w:szCs w:val="24"/>
          <w:lang w:val="en-US"/>
        </w:rPr>
      </w:pPr>
      <w:r w:rsidRPr="00953264">
        <w:rPr>
          <w:rFonts w:ascii="Times New Roman" w:hAnsi="Times New Roman" w:cs="Times New Roman"/>
          <w:iCs/>
          <w:color w:val="000000"/>
          <w:sz w:val="24"/>
          <w:szCs w:val="24"/>
          <w:lang w:val="en-US"/>
        </w:rPr>
        <w:t>he/she uses Twitter, and</w:t>
      </w:r>
    </w:p>
    <w:p w:rsidR="00B725DC" w:rsidRPr="00953264" w:rsidRDefault="00B725DC" w:rsidP="00B725DC">
      <w:pPr>
        <w:pStyle w:val="MediumShading1-Accent11"/>
        <w:numPr>
          <w:ilvl w:val="0"/>
          <w:numId w:val="5"/>
        </w:numPr>
        <w:tabs>
          <w:tab w:val="left" w:pos="426"/>
        </w:tabs>
        <w:jc w:val="both"/>
        <w:rPr>
          <w:rFonts w:ascii="Times New Roman" w:hAnsi="Times New Roman" w:cs="Times New Roman"/>
          <w:iCs/>
          <w:color w:val="000000"/>
          <w:sz w:val="24"/>
          <w:szCs w:val="24"/>
          <w:lang w:val="en-US"/>
        </w:rPr>
      </w:pPr>
      <w:r w:rsidRPr="00953264">
        <w:rPr>
          <w:rFonts w:ascii="Times New Roman" w:hAnsi="Times New Roman" w:cs="Times New Roman"/>
          <w:iCs/>
          <w:color w:val="000000"/>
          <w:sz w:val="24"/>
          <w:szCs w:val="24"/>
          <w:lang w:val="en-US"/>
        </w:rPr>
        <w:t>he/she has read any threads on Twitter.</w:t>
      </w:r>
    </w:p>
    <w:p w:rsidR="00B725DC" w:rsidRPr="00953264" w:rsidRDefault="00B725DC" w:rsidP="00B725DC">
      <w:pPr>
        <w:pStyle w:val="MediumShading1-Accent11"/>
        <w:tabs>
          <w:tab w:val="left" w:pos="426"/>
        </w:tabs>
        <w:jc w:val="both"/>
        <w:rPr>
          <w:rFonts w:ascii="Times New Roman" w:hAnsi="Times New Roman" w:cs="Times New Roman"/>
          <w:color w:val="000000"/>
          <w:sz w:val="24"/>
          <w:szCs w:val="24"/>
          <w:lang w:val="en-US"/>
        </w:rPr>
      </w:pPr>
      <w:r w:rsidRPr="00953264">
        <w:rPr>
          <w:rFonts w:ascii="Times New Roman" w:hAnsi="Times New Roman" w:cs="Times New Roman"/>
          <w:color w:val="000000"/>
          <w:sz w:val="24"/>
          <w:szCs w:val="24"/>
          <w:lang w:val="en-US"/>
        </w:rPr>
        <w:tab/>
        <w:t>The criteria were established in order to obtain respondents who were relevant to the research aim. Indonesians have been known to be keen on using social media such as Twitter and Facebook. And they are currently the biggest number of Twitter users so that Indonesia has been nick-named “the world’s most active “Twitter” city” and “Twitter Nation”, whereas for Facebook it is the third biggest users in the world (</w:t>
      </w:r>
      <w:r w:rsidRPr="00953264">
        <w:rPr>
          <w:rFonts w:ascii="Times New Roman" w:hAnsi="Times New Roman" w:cs="Times New Roman"/>
          <w:color w:val="000000"/>
          <w:sz w:val="24"/>
          <w:szCs w:val="24"/>
          <w:lang w:val="en-US"/>
        </w:rPr>
        <w:fldChar w:fldCharType="begin" w:fldLock="1"/>
      </w:r>
      <w:r w:rsidRPr="00953264">
        <w:rPr>
          <w:rFonts w:ascii="Times New Roman" w:hAnsi="Times New Roman" w:cs="Times New Roman"/>
          <w:color w:val="000000"/>
          <w:sz w:val="24"/>
          <w:szCs w:val="24"/>
          <w:lang w:val="en-US"/>
        </w:rPr>
        <w:instrText>ADDIN CSL_CITATION {"citationItems":[{"id":"ITEM-1","itemData":{"DOI":"10.25139/jsk.v4i1.1800","ISSN":"2549-7294","abstract":"This research examined the relationship between smartphone usage and academic achievement in university students. The sample of this research was 598 university students in Jakarta. Several important factors, such as self-efficacy, academic efficacy, gender, smoking habit, and romantic relationships were taken into consideration in determining the relationship. First, and independent sample t-test and ANOVA were conducted to determine if academic performance was influenced by the three predictors (sex, smoking habit, and romantic relationship). Second, hierarchical multiple regression was done to find out whether there was a significant relationship between smartphone usage and academic performance by controlling the overall predictor variables. The findings revealed that the female group exhibited better academic performance, as did the students who did not smoke and had no romantic partners. Furthermore, the multiple hierarchical regression indicated that among all predictors examined, smoking habit was the most significant moderator that influences academic performance (β = -0.22, p","author":[{"dropping-particle":"","family":"Morissan","given":"Morissan","non-dropping-particle":"","parse-names":false,"suffix":""}],"container-title":"Jurnal Studi Komunikasi (Indonesian Journal of Communications Studies)","id":"ITEM-1","issue":"1","issued":{"date-parts":[["2020"]]},"page":"158","title":"Hubungan penggunaan smartphone dan kinerja akademik di kalangan mahasiswa","type":"article-journal","volume":"4"},"uris":["http://www.mendeley.com/documents/?uuid=193dd0b4-515f-4794-8263-5c5b843fbbaf"]}],"mendeley":{"formattedCitation":"(Morissan, 2020)"},"properties":{"noteIndex":0},"schema":"https://github.com/citation-style-language/schema/raw/master/csl-citation.json"}</w:instrText>
      </w:r>
      <w:r w:rsidRPr="00953264">
        <w:rPr>
          <w:rFonts w:ascii="Times New Roman" w:hAnsi="Times New Roman" w:cs="Times New Roman"/>
          <w:color w:val="000000"/>
          <w:sz w:val="24"/>
          <w:szCs w:val="24"/>
          <w:lang w:val="en-US"/>
        </w:rPr>
        <w:fldChar w:fldCharType="separate"/>
      </w:r>
      <w:r w:rsidRPr="00953264">
        <w:rPr>
          <w:rFonts w:ascii="Times New Roman" w:hAnsi="Times New Roman" w:cs="Times New Roman"/>
          <w:noProof/>
          <w:color w:val="000000"/>
          <w:sz w:val="24"/>
          <w:szCs w:val="24"/>
          <w:lang w:val="en-US"/>
        </w:rPr>
        <w:t>(Morissan, 2020)</w:t>
      </w:r>
      <w:r w:rsidRPr="00953264">
        <w:rPr>
          <w:rFonts w:ascii="Times New Roman" w:hAnsi="Times New Roman" w:cs="Times New Roman"/>
          <w:color w:val="000000"/>
          <w:sz w:val="24"/>
          <w:szCs w:val="24"/>
        </w:rPr>
        <w:fldChar w:fldCharType="end"/>
      </w:r>
      <w:r w:rsidRPr="00953264">
        <w:rPr>
          <w:rFonts w:ascii="Times New Roman" w:hAnsi="Times New Roman" w:cs="Times New Roman"/>
          <w:color w:val="000000"/>
          <w:sz w:val="24"/>
          <w:szCs w:val="24"/>
          <w:lang w:val="en-US"/>
        </w:rPr>
        <w:t>.</w:t>
      </w:r>
    </w:p>
    <w:p w:rsidR="00BB3AA0" w:rsidRPr="00953264" w:rsidRDefault="00BB3AA0" w:rsidP="002B0765">
      <w:pPr>
        <w:spacing w:after="0" w:line="360" w:lineRule="auto"/>
        <w:jc w:val="both"/>
        <w:rPr>
          <w:rFonts w:ascii="Times New Roman" w:hAnsi="Times New Roman" w:cs="Times New Roman"/>
          <w:iCs/>
          <w:sz w:val="24"/>
          <w:szCs w:val="24"/>
        </w:rPr>
      </w:pPr>
      <w:r w:rsidRPr="00953264">
        <w:rPr>
          <w:rFonts w:ascii="Times New Roman" w:hAnsi="Times New Roman" w:cs="Times New Roman"/>
          <w:iCs/>
          <w:sz w:val="24"/>
          <w:szCs w:val="24"/>
        </w:rPr>
        <w:t>----------------------------------------------------------------------------------------------------------------</w:t>
      </w:r>
    </w:p>
    <w:p w:rsidR="00BB3AA0" w:rsidRPr="00953264" w:rsidRDefault="00633C53" w:rsidP="002B0765">
      <w:pPr>
        <w:pStyle w:val="TableParagraph"/>
        <w:spacing w:before="0" w:line="360" w:lineRule="auto"/>
        <w:ind w:right="557"/>
        <w:jc w:val="both"/>
        <w:rPr>
          <w:w w:val="105"/>
          <w:sz w:val="24"/>
          <w:szCs w:val="24"/>
        </w:rPr>
      </w:pPr>
      <w:r w:rsidRPr="00953264">
        <w:rPr>
          <w:w w:val="105"/>
          <w:sz w:val="24"/>
          <w:szCs w:val="24"/>
        </w:rPr>
        <w:t xml:space="preserve">11. </w:t>
      </w:r>
      <w:r w:rsidR="00C024ED" w:rsidRPr="00953264">
        <w:rPr>
          <w:w w:val="105"/>
          <w:sz w:val="24"/>
          <w:szCs w:val="24"/>
        </w:rPr>
        <w:t>Commented [CJS12]: How to analysis the data?</w:t>
      </w:r>
    </w:p>
    <w:p w:rsidR="00C024ED" w:rsidRPr="00953264" w:rsidRDefault="00633C53" w:rsidP="002B0765">
      <w:pPr>
        <w:pStyle w:val="TableParagraph"/>
        <w:spacing w:before="0" w:line="360" w:lineRule="auto"/>
        <w:ind w:right="557"/>
        <w:jc w:val="both"/>
        <w:rPr>
          <w:w w:val="105"/>
          <w:sz w:val="24"/>
          <w:szCs w:val="24"/>
        </w:rPr>
      </w:pPr>
      <w:r w:rsidRPr="00953264">
        <w:rPr>
          <w:w w:val="105"/>
          <w:sz w:val="24"/>
          <w:szCs w:val="24"/>
        </w:rPr>
        <w:t>Respon</w:t>
      </w:r>
      <w:r w:rsidR="00C024ED" w:rsidRPr="00953264">
        <w:rPr>
          <w:w w:val="105"/>
          <w:sz w:val="24"/>
          <w:szCs w:val="24"/>
        </w:rPr>
        <w:t xml:space="preserve"> :</w:t>
      </w:r>
    </w:p>
    <w:p w:rsidR="00C024ED" w:rsidRPr="00953264" w:rsidRDefault="00C024ED" w:rsidP="002B0765">
      <w:pPr>
        <w:pStyle w:val="TableParagraph"/>
        <w:spacing w:before="0" w:line="360" w:lineRule="auto"/>
        <w:ind w:right="557"/>
        <w:jc w:val="both"/>
        <w:rPr>
          <w:b/>
          <w:bCs/>
          <w:w w:val="105"/>
          <w:sz w:val="24"/>
          <w:szCs w:val="24"/>
        </w:rPr>
      </w:pPr>
      <w:r w:rsidRPr="00953264">
        <w:rPr>
          <w:b/>
          <w:bCs/>
          <w:w w:val="105"/>
          <w:sz w:val="24"/>
          <w:szCs w:val="24"/>
        </w:rPr>
        <w:t>Tambahan penjelasan mengenai analisis data dalam satu paragraf sebagai perincian dari metode yang dimaksudkan</w:t>
      </w:r>
    </w:p>
    <w:p w:rsidR="00B725DC" w:rsidRPr="00953264" w:rsidRDefault="00B725DC" w:rsidP="00B725DC">
      <w:pPr>
        <w:pStyle w:val="MediumShading1-Accent11"/>
        <w:tabs>
          <w:tab w:val="left" w:pos="426"/>
        </w:tabs>
        <w:jc w:val="both"/>
        <w:rPr>
          <w:rFonts w:ascii="Times New Roman" w:hAnsi="Times New Roman" w:cs="Times New Roman"/>
          <w:color w:val="000000"/>
          <w:sz w:val="24"/>
          <w:szCs w:val="24"/>
          <w:lang w:val="en-US"/>
        </w:rPr>
      </w:pPr>
      <w:r w:rsidRPr="00953264">
        <w:rPr>
          <w:rFonts w:ascii="Times New Roman" w:hAnsi="Times New Roman" w:cs="Times New Roman"/>
          <w:color w:val="000000"/>
          <w:sz w:val="24"/>
          <w:szCs w:val="24"/>
          <w:lang w:val="en-US"/>
        </w:rPr>
        <w:tab/>
        <w:t xml:space="preserve">The validity test is done by comparing the p-value in the output in the AMOS program display with alpha 5%. Therefore, if the p-value is less than 5%, the indicator is declared valid (Ghozali, 2013). And if the p-value is more than 5% or 0.05, the indicator is declared invalid and will be removed from the variable indicator. For the reliability test, the value is said to be reliable if the value contained in Contract Reliability (CR) is &gt;0.7 (Ghozali, 2013). And the last is the expediency of the model is done by a single measurement, from which the </w:t>
      </w:r>
      <w:r w:rsidRPr="00953264">
        <w:rPr>
          <w:rFonts w:ascii="Times New Roman" w:hAnsi="Times New Roman" w:cs="Times New Roman"/>
          <w:color w:val="000000"/>
          <w:sz w:val="24"/>
          <w:szCs w:val="24"/>
          <w:lang w:val="en-US"/>
        </w:rPr>
        <w:lastRenderedPageBreak/>
        <w:t>results were obtained from the output produced by the AMOS version 20 program and were concluded by comparing the results of the analysis with the predetermined cut-off value.</w:t>
      </w:r>
    </w:p>
    <w:p w:rsidR="00EA771B" w:rsidRPr="00953264" w:rsidRDefault="00EA771B" w:rsidP="002B0765">
      <w:pPr>
        <w:pStyle w:val="BodyText"/>
        <w:spacing w:line="360" w:lineRule="auto"/>
        <w:ind w:left="185" w:right="95"/>
        <w:jc w:val="both"/>
        <w:rPr>
          <w:sz w:val="24"/>
          <w:szCs w:val="24"/>
        </w:rPr>
      </w:pPr>
    </w:p>
    <w:p w:rsidR="00EA771B" w:rsidRPr="00953264" w:rsidRDefault="00EA771B" w:rsidP="0003149F">
      <w:pPr>
        <w:spacing w:after="0" w:line="360" w:lineRule="auto"/>
        <w:jc w:val="both"/>
        <w:rPr>
          <w:rFonts w:ascii="Times New Roman" w:hAnsi="Times New Roman" w:cs="Times New Roman"/>
          <w:iCs/>
          <w:sz w:val="24"/>
          <w:szCs w:val="24"/>
        </w:rPr>
      </w:pPr>
      <w:r w:rsidRPr="00953264">
        <w:rPr>
          <w:rFonts w:ascii="Times New Roman" w:hAnsi="Times New Roman" w:cs="Times New Roman"/>
          <w:iCs/>
          <w:sz w:val="24"/>
          <w:szCs w:val="24"/>
        </w:rPr>
        <w:t>----------------------------------------------------------------------------------------------------------------</w:t>
      </w:r>
    </w:p>
    <w:p w:rsidR="00C024ED" w:rsidRPr="00953264" w:rsidRDefault="00633C53" w:rsidP="00B725DC">
      <w:pPr>
        <w:pStyle w:val="BodyText"/>
        <w:spacing w:line="360" w:lineRule="auto"/>
        <w:ind w:left="142" w:right="95" w:hanging="284"/>
        <w:jc w:val="both"/>
        <w:rPr>
          <w:sz w:val="24"/>
          <w:szCs w:val="24"/>
        </w:rPr>
      </w:pPr>
      <w:r w:rsidRPr="00953264">
        <w:rPr>
          <w:sz w:val="24"/>
          <w:szCs w:val="24"/>
        </w:rPr>
        <w:t xml:space="preserve">12. </w:t>
      </w:r>
      <w:r w:rsidR="00EA771B" w:rsidRPr="00953264">
        <w:rPr>
          <w:sz w:val="24"/>
          <w:szCs w:val="24"/>
        </w:rPr>
        <w:t xml:space="preserve">Commented [TL13]: The discussion needs to expanded more. The author needs to </w:t>
      </w:r>
      <w:r w:rsidR="00B725DC" w:rsidRPr="00953264">
        <w:rPr>
          <w:sz w:val="24"/>
          <w:szCs w:val="24"/>
        </w:rPr>
        <w:t xml:space="preserve"> </w:t>
      </w:r>
      <w:r w:rsidR="00EA771B" w:rsidRPr="00953264">
        <w:rPr>
          <w:sz w:val="24"/>
          <w:szCs w:val="24"/>
        </w:rPr>
        <w:t>elaborate the theoretical background in the previous part with the findings</w:t>
      </w:r>
    </w:p>
    <w:p w:rsidR="00EA771B" w:rsidRPr="00953264" w:rsidRDefault="00633C53" w:rsidP="002B0765">
      <w:pPr>
        <w:pStyle w:val="TableParagraph"/>
        <w:spacing w:before="0" w:line="360" w:lineRule="auto"/>
        <w:ind w:right="557"/>
        <w:jc w:val="both"/>
        <w:rPr>
          <w:w w:val="105"/>
          <w:sz w:val="24"/>
          <w:szCs w:val="24"/>
        </w:rPr>
      </w:pPr>
      <w:r w:rsidRPr="00953264">
        <w:rPr>
          <w:w w:val="105"/>
          <w:sz w:val="24"/>
          <w:szCs w:val="24"/>
        </w:rPr>
        <w:t>Respon</w:t>
      </w:r>
      <w:r w:rsidR="00EA771B" w:rsidRPr="00953264">
        <w:rPr>
          <w:w w:val="105"/>
          <w:sz w:val="24"/>
          <w:szCs w:val="24"/>
        </w:rPr>
        <w:t xml:space="preserve"> :</w:t>
      </w:r>
    </w:p>
    <w:p w:rsidR="00EA771B" w:rsidRPr="00953264" w:rsidRDefault="00EA771B" w:rsidP="002B0765">
      <w:pPr>
        <w:pStyle w:val="TableParagraph"/>
        <w:spacing w:before="0" w:line="360" w:lineRule="auto"/>
        <w:ind w:right="557"/>
        <w:jc w:val="both"/>
        <w:rPr>
          <w:b/>
          <w:bCs/>
          <w:w w:val="105"/>
          <w:sz w:val="24"/>
          <w:szCs w:val="24"/>
        </w:rPr>
      </w:pPr>
      <w:r w:rsidRPr="00953264">
        <w:rPr>
          <w:b/>
          <w:bCs/>
          <w:w w:val="105"/>
          <w:sz w:val="24"/>
          <w:szCs w:val="24"/>
        </w:rPr>
        <w:t>Telah ditambahkan paragraf penunjang sebagai bentuk elaboratif dalam mengembangkan maksud dari temuan dalam penelitian ini</w:t>
      </w:r>
    </w:p>
    <w:p w:rsidR="00B725DC" w:rsidRPr="00953264" w:rsidRDefault="00B725DC" w:rsidP="00B725DC">
      <w:pPr>
        <w:pStyle w:val="MediumShading1-Accent11"/>
        <w:tabs>
          <w:tab w:val="left" w:pos="426"/>
        </w:tabs>
        <w:spacing w:before="1"/>
        <w:jc w:val="both"/>
        <w:rPr>
          <w:rFonts w:ascii="Times New Roman" w:hAnsi="Times New Roman" w:cs="Times New Roman"/>
          <w:color w:val="000000"/>
          <w:sz w:val="24"/>
          <w:szCs w:val="24"/>
          <w:lang w:val="en-US"/>
        </w:rPr>
      </w:pPr>
      <w:r w:rsidRPr="00953264">
        <w:rPr>
          <w:rFonts w:ascii="Times New Roman" w:hAnsi="Times New Roman" w:cs="Times New Roman"/>
          <w:color w:val="000000"/>
          <w:sz w:val="24"/>
          <w:szCs w:val="24"/>
          <w:lang w:val="en-US"/>
        </w:rPr>
        <w:tab/>
        <w:t>Of the several things which affect the information, information usefulness is in accordance with information adoption (</w:t>
      </w:r>
      <w:r w:rsidRPr="00953264">
        <w:rPr>
          <w:rFonts w:ascii="Times New Roman" w:hAnsi="Times New Roman" w:cs="Times New Roman"/>
          <w:color w:val="000000"/>
          <w:sz w:val="24"/>
          <w:szCs w:val="24"/>
          <w:lang/>
        </w:rPr>
        <w:t>H3</w:t>
      </w:r>
      <w:r w:rsidRPr="00953264">
        <w:rPr>
          <w:rFonts w:ascii="Times New Roman" w:hAnsi="Times New Roman" w:cs="Times New Roman"/>
          <w:color w:val="000000"/>
          <w:sz w:val="24"/>
          <w:szCs w:val="24"/>
          <w:vertAlign w:val="subscript"/>
          <w:lang/>
        </w:rPr>
        <w:t>O</w:t>
      </w:r>
      <w:r w:rsidRPr="00953264">
        <w:rPr>
          <w:rFonts w:ascii="Times New Roman" w:hAnsi="Times New Roman" w:cs="Times New Roman"/>
          <w:color w:val="000000"/>
          <w:sz w:val="24"/>
          <w:szCs w:val="24"/>
          <w:lang w:val="en-US"/>
        </w:rPr>
        <w:t xml:space="preserve"> is rejected and </w:t>
      </w:r>
      <w:r w:rsidRPr="00953264">
        <w:rPr>
          <w:rFonts w:ascii="Times New Roman" w:hAnsi="Times New Roman" w:cs="Times New Roman"/>
          <w:color w:val="000000"/>
          <w:sz w:val="24"/>
          <w:szCs w:val="24"/>
          <w:lang/>
        </w:rPr>
        <w:t>H3</w:t>
      </w:r>
      <w:r w:rsidRPr="00953264">
        <w:rPr>
          <w:rFonts w:ascii="Times New Roman" w:hAnsi="Times New Roman" w:cs="Times New Roman"/>
          <w:color w:val="000000"/>
          <w:sz w:val="24"/>
          <w:szCs w:val="24"/>
          <w:vertAlign w:val="subscript"/>
          <w:lang/>
        </w:rPr>
        <w:t>i</w:t>
      </w:r>
      <w:r w:rsidRPr="00953264" w:rsidDel="00B337D8">
        <w:rPr>
          <w:rFonts w:ascii="Times New Roman" w:hAnsi="Times New Roman" w:cs="Times New Roman"/>
          <w:color w:val="000000"/>
          <w:sz w:val="24"/>
          <w:szCs w:val="24"/>
          <w:lang w:val="en-US"/>
        </w:rPr>
        <w:t xml:space="preserve"> </w:t>
      </w:r>
      <w:r w:rsidRPr="00953264">
        <w:rPr>
          <w:rFonts w:ascii="Times New Roman" w:hAnsi="Times New Roman" w:cs="Times New Roman"/>
          <w:color w:val="000000"/>
          <w:sz w:val="24"/>
          <w:szCs w:val="24"/>
          <w:lang w:val="en-US"/>
        </w:rPr>
        <w:t xml:space="preserve">is accepted). It is indicated by the result of the p-value which is smaller than 0.05. It means that high school students in Surabaya have a significant tendency to accept the information they assume to have useful values. This result also confirms previous studies which state that information usefulness has a significant effect on users' decisions to adopt information </w:t>
      </w:r>
      <w:r w:rsidRPr="00953264">
        <w:rPr>
          <w:rFonts w:ascii="Times New Roman" w:hAnsi="Times New Roman" w:cs="Times New Roman"/>
          <w:color w:val="000000"/>
          <w:sz w:val="24"/>
          <w:szCs w:val="24"/>
          <w:lang w:val="en-US"/>
        </w:rPr>
        <w:fldChar w:fldCharType="begin" w:fldLock="1"/>
      </w:r>
      <w:r w:rsidRPr="00953264">
        <w:rPr>
          <w:rFonts w:ascii="Times New Roman" w:hAnsi="Times New Roman" w:cs="Times New Roman"/>
          <w:color w:val="000000"/>
          <w:sz w:val="24"/>
          <w:szCs w:val="24"/>
          <w:lang w:val="en-US"/>
        </w:rPr>
        <w:instrText>ADDIN CSL_CITATION {"citationItems":[{"id":"ITEM-1","itemData":{"DOI":"10.1287/isre.14.1.47.14767","ISSN":"10477047","abstract":"This research investigates how knowledge workers are influenced to adopt the advice that they receive in mediated contexts. The research integrates the Technology Acceptance Model (Davis 1989) with dual-process models of informational influence (e.g., Petty and Cacioppo 1986, Chaiken and Eagly 1976) to build a theoretical model of information adoption. This model highlights the assessment of information usefulness as a mediator of the information adoption process. Importantly, the model draws on the dual-process models to make predictions about the antecedents of informational usefulness under different processing conditions. The model is investigated qualitatively first, using interviews of a sample of 40 consultants, and then quantitatively on another sample of 63 consultants from the same international consulting organization. Data reflect participants' perceptions of actual e-mails they received from colleagues consisting of advice or recommendations. Results support the model, suggesting that the process models used to understand information adoption can be generalized to the field of knowledge management, and that usefulness serves a mediating role between influence processes and information adoption. Organizational knowledge work is becoming increasingly global. This research offers a model for understanding knowledge transfer using computer-mediated communication.","author":[{"dropping-particle":"","family":"Sussman","given":"Stephanie Watts","non-dropping-particle":"","parse-names":false,"suffix":""},{"dropping-particle":"","family":"Siegal","given":"Wendy Schneier","non-dropping-particle":"","parse-names":false,"suffix":""}],"container-title":"Information Systems Research","id":"ITEM-1","issue":"1","issued":{"date-parts":[["2003"]]},"page":"47-65","title":"Informational influence in organizations: An integrated approach to knowledge adoption","type":"article-journal","volume":"14"},"uris":["http://www.mendeley.com/documents/?uuid=e1c60c61-5375-4d6a-b010-927d3371fae6"]},{"id":"ITEM-2","itemData":{"DOI":"10.24034/j25485024.y2016.v20.i1.1780","ISSN":"2548-298X","abstract":"Penelitan ini bertujuan untuk mengetahui sejauh mana electronic word of mouth (eWOM) memengaruhi brand image dan purchase intention. Selanjutnya, variabel lain yang digunakan dalam penelitian ini adalah message source credibility dan information quality. Variabel ini digunakan untuk mengeksplorasi pengaruh eWOM pada brand image dan purchase intention dan dengan secara simultan melibatkan message source credibility dan information quality sebagai variabel independen. Message source credibility dan information quality menjadi hal yang penting karena dapat memengaruhi persuasi pelanggan. Jenis penelitian ini adalah penelitian explanatory dengan pendekatan kuantitatif. Teknik sampling yang digunakan dalam penelitian ini adalah purposive sampling. Model ini diuji secara empiris menggunakan sampel dari 138 anggota MIUI Indonesia Fansite. Teknik analisis data yang digunakan penelitian ini Generalized Structured Component Analysis (GSCA) untuk menguji pengaruh electronic word of mouth, message source credibility, information quality dengan brand image dan purchase intention. Hasil penelitian ini menunjukkan bahwa electronic word of mouth, message source credibility, information quality berpengaruh positif dan signifikan terhadap brand image dan purchase intention. Kata kunci: electronic word of mouth, message source credibility, information, brand image, purchase intention. ABSTRACT This study is aimed to investigate the extent to which electronic word of mouth (eWOM) affects brand image and purchase intention. Further, other variables employed in this study are message source credibility and information quality. These variables are employed to explore the influence of eWOM on brand image and purchase intention by simultaneously involving message source credibility and information quality as independent variables. Message source credibility and information quality become important, because they can affect persuasion of customers. The research type is explanatory research with quantitative approach. The sampling technique used in this study was purposive sampling. The model was tested empirically using sample of 138 members of MIUI Indonesia Fansite. Analysis data technique in this study uses Generalized Structured Component Analysis (GSCA) to examine the effect of electronic word of mouth, message source credibility, information quality on brand image and purchase intention. Results showed that electronic word of mouth, message source credibility, information q…","author":[{"dropping-particle":"","family":"Atika","given":"Atika","non-dropping-particle":"","parse-names":false,"suffix":""},{"dropping-particle":"","family":"Kusumawati","given":"Andriani","non-dropping-particle":"","parse-names":false,"suffix":""},{"dropping-particle":"","family":"Iqbal","given":"Mohammad","non-dropping-particle":"","parse-names":false,"suffix":""}],"container-title":"EKUITAS (Jurnal Ekonomi dan Keuangan)","id":"ITEM-2","issued":{"date-parts":[["2017"]]},"title":"THE EFFECT OF ELECTRONIC WORD OF MOUTH, MESSAGE SOURCE CREDIBILITY, INFORMATION QUALITY ON BRAND IMAGE AND PURCHASE INTENTION","type":"article-journal"},"uris":["http://www.mendeley.com/documents/?uuid=a1b75a4b-5215-47bd-9dda-869290d0a2c8"]},{"id":"ITEM-3","itemData":{"abstract":"ABSTRAK Penelitan ini bertujuan untuk mengetahui sejauh mana electronic word of mouth (eWOM) memengaruhi brand image dan purchase intention. Selanjutnya, variabel lain yang digunakan dalam penelitian ini adalah message source credibility dan information quality. Variabel ini digunakan untuk mengeksplorasi pengaruh eWOM pada brand image dan purchase intention dan dengan secara simultan melibatkan message source credibility dan information quality sebagai variabel independen. Message source credibility dan information quality menjadi hal yang penting karena dapat memengaruhi persuasi pelanggan. Jenis penelitian ini adalah penelitian explanatory dengan pendekatan kuantitatif. Teknik sampling yang digunakan dalam penelitian ini adalah purposive sampling. Model ini diuji secara empiris menggunakan sampel dari 138 anggota MIUI Indonesia Fansite. Teknik analisis data yang digunakan penelitian ini Generalized Structured Component Analysis (GSCA) untuk menguji pengaruh electronic word of mouth, message source credibility, information quality dengan brand image dan purchase intention. Hasil penelitian ini menunjukkan bahwa electronic word of mouth, message source credibility, information quality berpengaruh positif dan signifikan terhadap brand image dan purchase intention. Kata kunci: electronic word of mouth, message source credibility, information, brand image, purchase intention. ABSTRACT This study is aimed to investigate the extent to which electronic word of mouth (eWOM) affects brand image and purchase intention. Further, other variables employed in this study are message source credibility and information quality. These variables are employed to explore the influence of eWOM on brand image and purchase intention by simultaneously involving message source credibility and information quality as independent variables. Message source credibility and information quality become important, because they can affect persuasion of customers. The research type is explanatory research with quantitative approach. The sampling technique used in this study was purposive sampling. The model was tested empirically using sample of 138 members of MIUI Indonesia Fansite. Analysis data technique in this study uses Generalized Structured Component Analysis (GSCA) to examine the effect of electronic word of mouth, message source credibility, information quality on brand image and purchase intention. Results showed that electronic word of mouth, message source credibility, infor…","author":[{"dropping-particle":"","family":"Atika, Kusumawati","given":"Andriani","non-dropping-particle":"","parse-names":false,"suffix":""},{"dropping-particle":"","family":"Iqbal","given":"Mohammad","non-dropping-particle":"","parse-names":false,"suffix":""}],"container-title":"Jurnal Ekonomi dan Keuangan","id":"ITEM-3","issued":{"date-parts":[["2012"]]},"title":"Ekuitas: Jurnal Ekonomi dan Keuangan THE EFFECT OF ELECTRONIC WORD OF MOUTH, MESSAGE SOURCE CREDIBILITY, INFORMATION QUALITY ON BRAND IMAGE AND PURCHASE INTENTION Atika","type":"article-journal"},"uris":["http://www.mendeley.com/documents/?uuid=edde3aa6-6139-484a-b363-732956b7f94c"]}],"mendeley":{"formattedCitation":"(Atika, Kusumawati &amp; Iqbal, 2012; Atika et al., 2017; Sussman &amp; Siegal, 2003)","plainTextFormattedCitation":"(Atika, Kusumawati &amp; Iqbal, 2012; Atika et al., 2017; Sussman &amp; Siegal, 2003)","previouslyFormattedCitation":"(Atika, Kusumawati &amp; Iqbal, 2012; Atika et al., 2017; Sussman &amp; Siegal, 2003)"},"properties":{"noteIndex":0},"schema":"https://github.com/citation-style-language/schema/raw/master/csl-citation.json"}</w:instrText>
      </w:r>
      <w:r w:rsidRPr="00953264">
        <w:rPr>
          <w:rFonts w:ascii="Times New Roman" w:hAnsi="Times New Roman" w:cs="Times New Roman"/>
          <w:color w:val="000000"/>
          <w:sz w:val="24"/>
          <w:szCs w:val="24"/>
          <w:lang w:val="en-US"/>
        </w:rPr>
        <w:fldChar w:fldCharType="separate"/>
      </w:r>
      <w:r w:rsidRPr="00953264">
        <w:rPr>
          <w:rFonts w:ascii="Times New Roman" w:hAnsi="Times New Roman" w:cs="Times New Roman"/>
          <w:noProof/>
          <w:color w:val="000000"/>
          <w:sz w:val="24"/>
          <w:szCs w:val="24"/>
          <w:lang w:val="en-US"/>
        </w:rPr>
        <w:t>(Atika, Kusumawati &amp; Iqbal, 2012; Atika et al., 2017; Sussman &amp; Siegal, 2003)</w:t>
      </w:r>
      <w:r w:rsidRPr="00953264">
        <w:rPr>
          <w:rFonts w:ascii="Times New Roman" w:hAnsi="Times New Roman" w:cs="Times New Roman"/>
          <w:color w:val="000000"/>
          <w:sz w:val="24"/>
          <w:szCs w:val="24"/>
          <w:lang/>
        </w:rPr>
        <w:fldChar w:fldCharType="end"/>
      </w:r>
      <w:r w:rsidRPr="00953264">
        <w:rPr>
          <w:rFonts w:ascii="Times New Roman" w:hAnsi="Times New Roman" w:cs="Times New Roman"/>
          <w:color w:val="000000"/>
          <w:sz w:val="24"/>
          <w:szCs w:val="24"/>
          <w:lang w:val="en-US"/>
        </w:rPr>
        <w:t xml:space="preserve"> . </w:t>
      </w:r>
    </w:p>
    <w:p w:rsidR="00B725DC" w:rsidRPr="00953264" w:rsidRDefault="00B725DC" w:rsidP="00B725DC">
      <w:pPr>
        <w:pStyle w:val="MediumShading1-Accent11"/>
        <w:tabs>
          <w:tab w:val="left" w:pos="426"/>
        </w:tabs>
        <w:spacing w:before="1"/>
        <w:jc w:val="both"/>
        <w:rPr>
          <w:rFonts w:ascii="Times New Roman" w:hAnsi="Times New Roman" w:cs="Times New Roman"/>
          <w:color w:val="000000"/>
          <w:sz w:val="24"/>
          <w:szCs w:val="24"/>
          <w:lang w:val="en-US"/>
        </w:rPr>
      </w:pPr>
      <w:r w:rsidRPr="00953264">
        <w:rPr>
          <w:rFonts w:ascii="Times New Roman" w:hAnsi="Times New Roman" w:cs="Times New Roman"/>
          <w:color w:val="000000"/>
          <w:sz w:val="24"/>
          <w:szCs w:val="24"/>
          <w:lang w:val="en-US"/>
        </w:rPr>
        <w:tab/>
        <w:t xml:space="preserve">Referring to the findings, it can be determined that the information usefulness assumed by students using Twitter in Surabaya affects their decision to adopt the information. This study also finds that the information usefulness mediates the information quality and the source credibility towards the decision to adopt the information. In other words, </w:t>
      </w:r>
      <w:r w:rsidRPr="00953264">
        <w:rPr>
          <w:rFonts w:ascii="Times New Roman" w:hAnsi="Times New Roman" w:cs="Times New Roman"/>
          <w:color w:val="000000"/>
          <w:sz w:val="24"/>
          <w:szCs w:val="24"/>
          <w:lang/>
        </w:rPr>
        <w:t>H4</w:t>
      </w:r>
      <w:r w:rsidRPr="00953264">
        <w:rPr>
          <w:rFonts w:ascii="Times New Roman" w:hAnsi="Times New Roman" w:cs="Times New Roman"/>
          <w:color w:val="000000"/>
          <w:sz w:val="24"/>
          <w:szCs w:val="24"/>
          <w:vertAlign w:val="subscript"/>
          <w:lang/>
        </w:rPr>
        <w:t>O</w:t>
      </w:r>
      <w:r w:rsidRPr="00953264" w:rsidDel="00B337D8">
        <w:rPr>
          <w:rFonts w:ascii="Times New Roman" w:hAnsi="Times New Roman" w:cs="Times New Roman"/>
          <w:color w:val="000000"/>
          <w:sz w:val="24"/>
          <w:szCs w:val="24"/>
          <w:lang w:val="en-US"/>
        </w:rPr>
        <w:t xml:space="preserve"> </w:t>
      </w:r>
      <w:r w:rsidRPr="00953264">
        <w:rPr>
          <w:rFonts w:ascii="Times New Roman" w:hAnsi="Times New Roman" w:cs="Times New Roman"/>
          <w:color w:val="000000"/>
          <w:sz w:val="24"/>
          <w:szCs w:val="24"/>
          <w:lang w:val="en-US"/>
        </w:rPr>
        <w:t xml:space="preserve"> is rejected and </w:t>
      </w:r>
      <w:r w:rsidRPr="00953264">
        <w:rPr>
          <w:rFonts w:ascii="Times New Roman" w:hAnsi="Times New Roman" w:cs="Times New Roman"/>
          <w:color w:val="000000"/>
          <w:sz w:val="24"/>
          <w:szCs w:val="24"/>
          <w:lang/>
        </w:rPr>
        <w:t>H4</w:t>
      </w:r>
      <w:r w:rsidRPr="00953264">
        <w:rPr>
          <w:rFonts w:ascii="Times New Roman" w:hAnsi="Times New Roman" w:cs="Times New Roman"/>
          <w:color w:val="000000"/>
          <w:sz w:val="24"/>
          <w:szCs w:val="24"/>
          <w:vertAlign w:val="subscript"/>
          <w:lang/>
        </w:rPr>
        <w:t>i</w:t>
      </w:r>
      <w:r w:rsidRPr="00953264" w:rsidDel="00B337D8">
        <w:rPr>
          <w:rFonts w:ascii="Times New Roman" w:hAnsi="Times New Roman" w:cs="Times New Roman"/>
          <w:color w:val="000000"/>
          <w:sz w:val="24"/>
          <w:szCs w:val="24"/>
          <w:lang w:val="en-US"/>
        </w:rPr>
        <w:t xml:space="preserve"> </w:t>
      </w:r>
      <w:r w:rsidRPr="00953264">
        <w:rPr>
          <w:rFonts w:ascii="Times New Roman" w:hAnsi="Times New Roman" w:cs="Times New Roman"/>
          <w:color w:val="000000"/>
          <w:sz w:val="24"/>
          <w:szCs w:val="24"/>
          <w:lang w:val="en-US"/>
        </w:rPr>
        <w:t xml:space="preserve"> is accepted. This is indicated by the p-value less than 0.05. These findings confirm previous findings which state that both variables, the information quality and the source credibility, have an effect on information adoption mediated by the perceived information usefulness </w:t>
      </w:r>
      <w:r w:rsidRPr="00953264">
        <w:rPr>
          <w:rFonts w:ascii="Times New Roman" w:hAnsi="Times New Roman" w:cs="Times New Roman"/>
          <w:color w:val="000000"/>
          <w:sz w:val="24"/>
          <w:szCs w:val="24"/>
          <w:lang w:val="en-US"/>
        </w:rPr>
        <w:fldChar w:fldCharType="begin" w:fldLock="1"/>
      </w:r>
      <w:r w:rsidRPr="00953264">
        <w:rPr>
          <w:rFonts w:ascii="Times New Roman" w:hAnsi="Times New Roman" w:cs="Times New Roman"/>
          <w:color w:val="000000"/>
          <w:sz w:val="24"/>
          <w:szCs w:val="24"/>
          <w:lang w:val="en-US"/>
        </w:rPr>
        <w:instrText>ADDIN CSL_CITATION {"citationItems":[{"id":"ITEM-1","itemData":{"DOI":"10.1287/isre.14.1.47.14767","ISSN":"10477047","abstract":"This research investigates how knowledge workers are influenced to adopt the advice that they receive in mediated contexts. The research integrates the Technology Acceptance Model (Davis 1989) with dual-process models of informational influence (e.g., Petty and Cacioppo 1986, Chaiken and Eagly 1976) to build a theoretical model of information adoption. This model highlights the assessment of information usefulness as a mediator of the information adoption process. Importantly, the model draws on the dual-process models to make predictions about the antecedents of informational usefulness under different processing conditions. The model is investigated qualitatively first, using interviews of a sample of 40 consultants, and then quantitatively on another sample of 63 consultants from the same international consulting organization. Data reflect participants' perceptions of actual e-mails they received from colleagues consisting of advice or recommendations. Results support the model, suggesting that the process models used to understand information adoption can be generalized to the field of knowledge management, and that usefulness serves a mediating role between influence processes and information adoption. Organizational knowledge work is becoming increasingly global. This research offers a model for understanding knowledge transfer using computer-mediated communication.","author":[{"dropping-particle":"","family":"Sussman","given":"Stephanie Watts","non-dropping-particle":"","parse-names":false,"suffix":""},{"dropping-particle":"","family":"Siegal","given":"Wendy Schneier","non-dropping-particle":"","parse-names":false,"suffix":""}],"container-title":"Information Systems Research","id":"ITEM-1","issue":"1","issued":{"date-parts":[["2003"]]},"page":"47-65","title":"Informational influence in organizations: An integrated approach to knowledge adoption","type":"article-journal","volume":"14"},"uris":["http://www.mendeley.com/documents/?uuid=e1c60c61-5375-4d6a-b010-927d3371fae6"]},{"id":"ITEM-2","itemData":{"DOI":"10.24034/j25485024.y2016.v20.i1.1780","ISSN":"2548-298X","abstract":"Penelitan ini bertujuan untuk mengetahui sejauh mana electronic word of mouth (eWOM) memengaruhi brand image dan purchase intention. Selanjutnya, variabel lain yang digunakan dalam penelitian ini adalah message source credibility dan information quality. Variabel ini digunakan untuk mengeksplorasi pengaruh eWOM pada brand image dan purchase intention dan dengan secara simultan melibatkan message source credibility dan information quality sebagai variabel independen. Message source credibility dan information quality menjadi hal yang penting karena dapat memengaruhi persuasi pelanggan. Jenis penelitian ini adalah penelitian explanatory dengan pendekatan kuantitatif. Teknik sampling yang digunakan dalam penelitian ini adalah purposive sampling. Model ini diuji secara empiris menggunakan sampel dari 138 anggota MIUI Indonesia Fansite. Teknik analisis data yang digunakan penelitian ini Generalized Structured Component Analysis (GSCA) untuk menguji pengaruh electronic word of mouth, message source credibility, information quality dengan brand image dan purchase intention. Hasil penelitian ini menunjukkan bahwa electronic word of mouth, message source credibility, information quality berpengaruh positif dan signifikan terhadap brand image dan purchase intention. Kata kunci: electronic word of mouth, message source credibility, information, brand image, purchase intention. ABSTRACT This study is aimed to investigate the extent to which electronic word of mouth (eWOM) affects brand image and purchase intention. Further, other variables employed in this study are message source credibility and information quality. These variables are employed to explore the influence of eWOM on brand image and purchase intention by simultaneously involving message source credibility and information quality as independent variables. Message source credibility and information quality become important, because they can affect persuasion of customers. The research type is explanatory research with quantitative approach. The sampling technique used in this study was purposive sampling. The model was tested empirically using sample of 138 members of MIUI Indonesia Fansite. Analysis data technique in this study uses Generalized Structured Component Analysis (GSCA) to examine the effect of electronic word of mouth, message source credibility, information quality on brand image and purchase intention. Results showed that electronic word of mouth, message source credibility, information q…","author":[{"dropping-particle":"","family":"Atika","given":"Atika","non-dropping-particle":"","parse-names":false,"suffix":""},{"dropping-particle":"","family":"Kusumawati","given":"Andriani","non-dropping-particle":"","parse-names":false,"suffix":""},{"dropping-particle":"","family":"Iqbal","given":"Mohammad","non-dropping-particle":"","parse-names":false,"suffix":""}],"container-title":"EKUITAS (Jurnal Ekonomi dan Keuangan)","id":"ITEM-2","issued":{"date-parts":[["2017"]]},"title":"THE EFFECT OF ELECTRONIC WORD OF MOUTH, MESSAGE SOURCE CREDIBILITY, INFORMATION QUALITY ON BRAND IMAGE AND PURCHASE INTENTION","type":"article-journal"},"uris":["http://www.mendeley.com/documents/?uuid=a1b75a4b-5215-47bd-9dda-869290d0a2c8"]},{"id":"ITEM-3","itemData":{"abstract":"ABSTRAK Penelitan ini bertujuan untuk mengetahui sejauh mana electronic word of mouth (eWOM) memengaruhi brand image dan purchase intention. Selanjutnya, variabel lain yang digunakan dalam penelitian ini adalah message source credibility dan information quality. Variabel ini digunakan untuk mengeksplorasi pengaruh eWOM pada brand image dan purchase intention dan dengan secara simultan melibatkan message source credibility dan information quality sebagai variabel independen. Message source credibility dan information quality menjadi hal yang penting karena dapat memengaruhi persuasi pelanggan. Jenis penelitian ini adalah penelitian explanatory dengan pendekatan kuantitatif. Teknik sampling yang digunakan dalam penelitian ini adalah purposive sampling. Model ini diuji secara empiris menggunakan sampel dari 138 anggota MIUI Indonesia Fansite. Teknik analisis data yang digunakan penelitian ini Generalized Structured Component Analysis (GSCA) untuk menguji pengaruh electronic word of mouth, message source credibility, information quality dengan brand image dan purchase intention. Hasil penelitian ini menunjukkan bahwa electronic word of mouth, message source credibility, information quality berpengaruh positif dan signifikan terhadap brand image dan purchase intention. Kata kunci: electronic word of mouth, message source credibility, information, brand image, purchase intention. ABSTRACT This study is aimed to investigate the extent to which electronic word of mouth (eWOM) affects brand image and purchase intention. Further, other variables employed in this study are message source credibility and information quality. These variables are employed to explore the influence of eWOM on brand image and purchase intention by simultaneously involving message source credibility and information quality as independent variables. Message source credibility and information quality become important, because they can affect persuasion of customers. The research type is explanatory research with quantitative approach. The sampling technique used in this study was purposive sampling. The model was tested empirically using sample of 138 members of MIUI Indonesia Fansite. Analysis data technique in this study uses Generalized Structured Component Analysis (GSCA) to examine the effect of electronic word of mouth, message source credibility, information quality on brand image and purchase intention. Results showed that electronic word of mouth, message source credibility, infor…","author":[{"dropping-particle":"","family":"Atika, Kusumawati","given":"Andriani","non-dropping-particle":"","parse-names":false,"suffix":""},{"dropping-particle":"","family":"Iqbal","given":"Mohammad","non-dropping-particle":"","parse-names":false,"suffix":""}],"container-title":"Jurnal Ekonomi dan Keuangan","id":"ITEM-3","issued":{"date-parts":[["2012"]]},"title":"Ekuitas: Jurnal Ekonomi dan Keuangan THE EFFECT OF ELECTRONIC WORD OF MOUTH, MESSAGE SOURCE CREDIBILITY, INFORMATION QUALITY ON BRAND IMAGE AND PURCHASE INTENTION Atika","type":"article-journal"},"uris":["http://www.mendeley.com/documents/?uuid=edde3aa6-6139-484a-b363-732956b7f94c"]},{"id":"ITEM-4","itemData":{"DOI":"10.1109/ACCESS.2019.2917061","ISSN":"21693536","abstract":"A rapid growth in the smart-wearable industry is making it increasingly important to cater to the quality of experience (QoE) requirements of the end users. In this paper, we try to model the relationship between human experience and quality perception in relation to the smart-wearable segment. For this, the concepts of quality of data (QoD) and quality of information (QoI) are used. While QoD is concerned with the accuracy and precision of the data collected by the smart-wearables, QoI relates to the useful information that is obtained from the raw data captured by the devices via the companion applications of each wearable installed on a smartphone. A subjective experiment comprising of 40 participants and 5 wearable devices is performed in a free-living condition in order to create the QoE model. Four different approaches for weight determination are presented in this paper: balanced weight distribution, correlation-based distribution, hybrid distribution, and priority-based distribution while proposing the QoE model. Our results show that the priority-based distribution approach performs slightly better than the rest of the techniques and has the best correlation to the subjective QoE when compared against others. Based on the results, the appropriate recommendations are provided to the different smart-wearable vendors for improving their products, thereby ensuring greater user adoption.","author":[{"dropping-particle":"","family":"Pal","given":"Debajyoti","non-dropping-particle":"","parse-names":false,"suffix":""},{"dropping-particle":"","family":"Vanijja","given":"Vajirasak","non-dropping-particle":"","parse-names":false,"suffix":""},{"dropping-particle":"","family":"Arpnikanondt","given":"Chonlameth","non-dropping-particle":"","parse-names":false,"suffix":""},{"dropping-particle":"","family":"Zhang","given":"Xiangmin","non-dropping-particle":"","parse-names":false,"suffix":""},{"dropping-particle":"","family":"Papasratorn","given":"Borworn","non-dropping-particle":"","parse-names":false,"suffix":""}],"container-title":"IEEE Access","id":"ITEM-4","issued":{"date-parts":[["2019"]]},"title":"A quantitative approach for evaluating the quality of experience of smart-wearables from the quality of data and quality of information: An end user perspective","type":"article-journal"},"uris":["http://www.mendeley.com/documents/?uuid=80487fc4-3847-487b-b4cf-e73336b5dc2f"]}],"mendeley":{"formattedCitation":"(Atika, Kusumawati &amp; Iqbal, 2012; Atika et al., 2017; Pal et al., 2019; Sussman &amp; Siegal, 2003)","plainTextFormattedCitation":"(Atika, Kusumawati &amp; Iqbal, 2012; Atika et al., 2017; Pal et al., 2019; Sussman &amp; Siegal, 2003)","previouslyFormattedCitation":"(Atika, Kusumawati &amp; Iqbal, 2012; Atika et al., 2017; Pal et al., 2019; Sussman &amp; Siegal, 2003)"},"properties":{"noteIndex":0},"schema":"https://github.com/citation-style-language/schema/raw/master/csl-citation.json"}</w:instrText>
      </w:r>
      <w:r w:rsidRPr="00953264">
        <w:rPr>
          <w:rFonts w:ascii="Times New Roman" w:hAnsi="Times New Roman" w:cs="Times New Roman"/>
          <w:color w:val="000000"/>
          <w:sz w:val="24"/>
          <w:szCs w:val="24"/>
          <w:lang w:val="en-US"/>
        </w:rPr>
        <w:fldChar w:fldCharType="separate"/>
      </w:r>
      <w:r w:rsidRPr="00953264">
        <w:rPr>
          <w:rFonts w:ascii="Times New Roman" w:hAnsi="Times New Roman" w:cs="Times New Roman"/>
          <w:noProof/>
          <w:color w:val="000000"/>
          <w:sz w:val="24"/>
          <w:szCs w:val="24"/>
          <w:lang w:val="en-US"/>
        </w:rPr>
        <w:t>(Atika, Kusumawati &amp; Iqbal, 2012; Atika et al., 2017; Pal et al., 2019; Sussman &amp; Siegal, 2003)</w:t>
      </w:r>
      <w:r w:rsidRPr="00953264">
        <w:rPr>
          <w:rFonts w:ascii="Times New Roman" w:hAnsi="Times New Roman" w:cs="Times New Roman"/>
          <w:color w:val="000000"/>
          <w:sz w:val="24"/>
          <w:szCs w:val="24"/>
          <w:lang/>
        </w:rPr>
        <w:fldChar w:fldCharType="end"/>
      </w:r>
      <w:r w:rsidRPr="00953264">
        <w:rPr>
          <w:rFonts w:ascii="Times New Roman" w:hAnsi="Times New Roman" w:cs="Times New Roman"/>
          <w:color w:val="000000"/>
          <w:sz w:val="24"/>
          <w:szCs w:val="24"/>
          <w:lang w:val="en-US"/>
        </w:rPr>
        <w:t>. It means that the information adoption implemented by high school students in Surabaya is affected by the information quality and the source credibility by using the information usefulness as the mediator.</w:t>
      </w:r>
    </w:p>
    <w:p w:rsidR="00EA771B" w:rsidRPr="00953264" w:rsidRDefault="00B725DC" w:rsidP="00B725DC">
      <w:pPr>
        <w:pStyle w:val="MediumShading1-Accent11"/>
        <w:tabs>
          <w:tab w:val="left" w:pos="426"/>
        </w:tabs>
        <w:spacing w:before="1"/>
        <w:jc w:val="both"/>
        <w:rPr>
          <w:rFonts w:ascii="Times New Roman" w:hAnsi="Times New Roman" w:cs="Times New Roman"/>
          <w:color w:val="000000"/>
          <w:sz w:val="24"/>
          <w:szCs w:val="24"/>
          <w:lang w:val="en-US"/>
        </w:rPr>
      </w:pPr>
      <w:r w:rsidRPr="00953264">
        <w:rPr>
          <w:rFonts w:ascii="Times New Roman" w:hAnsi="Times New Roman" w:cs="Times New Roman"/>
          <w:color w:val="000000"/>
          <w:sz w:val="24"/>
          <w:szCs w:val="24"/>
          <w:lang w:val="en-US"/>
        </w:rPr>
        <w:tab/>
        <w:t xml:space="preserve">Although a piece of information contains interesting things to read, if it does not come from a credible source, it will probably be neglected; more so if the information is considered useless for the students. In the booming of the ever massive development of information, the most important factor for the students is not the content of the information, but the credibility and the accuracy of it. The results of this study have confirmed those of </w:t>
      </w:r>
      <w:r w:rsidRPr="00953264">
        <w:rPr>
          <w:rFonts w:ascii="Times New Roman" w:hAnsi="Times New Roman" w:cs="Times New Roman"/>
          <w:color w:val="000000"/>
          <w:sz w:val="24"/>
          <w:szCs w:val="24"/>
          <w:lang w:val="en-US"/>
        </w:rPr>
        <w:fldChar w:fldCharType="begin" w:fldLock="1"/>
      </w:r>
      <w:r w:rsidRPr="00953264">
        <w:rPr>
          <w:rFonts w:ascii="Times New Roman" w:hAnsi="Times New Roman" w:cs="Times New Roman"/>
          <w:color w:val="000000"/>
          <w:sz w:val="24"/>
          <w:szCs w:val="24"/>
          <w:lang w:val="en-US"/>
        </w:rPr>
        <w:instrText>ADDIN CSL_CITATION {"citationItems":[{"id":"ITEM-1","itemData":{"DOI":"10.1109/ACCESS.2019.2917061","ISSN":"21693536","abstract":"A rapid growth in the smart-wearable industry is making it increasingly important to cater to the quality of experience (QoE) requirements of the end users. In this paper, we try to model the relationship between human experience and quality perception in relation to the smart-wearable segment. For this, the concepts of quality of data (QoD) and quality of information (QoI) are used. While QoD is concerned with the accuracy and precision of the data collected by the smart-wearables, QoI relates to the useful information that is obtained from the raw data captured by the devices via the companion applications of each wearable installed on a smartphone. A subjective experiment comprising of 40 participants and 5 wearable devices is performed in a free-living condition in order to create the QoE model. Four different approaches for weight determination are presented in this paper: balanced weight distribution, correlation-based distribution, hybrid distribution, and priority-based distribution while proposing the QoE model. Our results show that the priority-based distribution approach performs slightly better than the rest of the techniques and has the best correlation to the subjective QoE when compared against others. Based on the results, the appropriate recommendations are provided to the different smart-wearable vendors for improving their products, thereby ensuring greater user adoption.","author":[{"dropping-particle":"","family":"Pal","given":"Debajyoti","non-dropping-particle":"","parse-names":false,"suffix":""},{"dropping-particle":"","family":"Vanijja","given":"Vajirasak","non-dropping-particle":"","parse-names":false,"suffix":""},{"dropping-particle":"","family":"Arpnikanondt","given":"Chonlameth","non-dropping-particle":"","parse-names":false,"suffix":""},{"dropping-particle":"","family":"Zhang","given":"Xiangmin","non-dropping-particle":"","parse-names":false,"suffix":""},{"dropping-particle":"","family":"Papasratorn","given":"Borworn","non-dropping-particle":"","parse-names":false,"suffix":""}],"container-title":"IEEE Access","id":"ITEM-1","issued":{"date-parts":[["2019"]]},"title":"A quantitative approach for evaluating the quality of experience of smart-wearables from the quality of data and quality of information: An end user perspective","type":"article-journal"},"uris":["http://www.mendeley.com/documents/?uuid=80487fc4-3847-487b-b4cf-e73336b5dc2f"]}],"mendeley":{"formattedCitation":"(Pal et al., 2019)","manualFormatting":"Pal et al., (2019)","plainTextFormattedCitation":"(Pal et al., 2019)","previouslyFormattedCitation":"(Pal et al., 2019)"},"properties":{"noteIndex":0},"schema":"https://github.com/citation-style-language/schema/raw/master/csl-citation.json"}</w:instrText>
      </w:r>
      <w:r w:rsidRPr="00953264">
        <w:rPr>
          <w:rFonts w:ascii="Times New Roman" w:hAnsi="Times New Roman" w:cs="Times New Roman"/>
          <w:color w:val="000000"/>
          <w:sz w:val="24"/>
          <w:szCs w:val="24"/>
          <w:lang w:val="en-US"/>
        </w:rPr>
        <w:fldChar w:fldCharType="separate"/>
      </w:r>
      <w:r w:rsidRPr="00953264">
        <w:rPr>
          <w:rFonts w:ascii="Times New Roman" w:hAnsi="Times New Roman" w:cs="Times New Roman"/>
          <w:noProof/>
          <w:color w:val="000000"/>
          <w:sz w:val="24"/>
          <w:szCs w:val="24"/>
          <w:lang w:val="en-US"/>
        </w:rPr>
        <w:t>Pal et al., (2019)</w:t>
      </w:r>
      <w:r w:rsidRPr="00953264">
        <w:rPr>
          <w:rFonts w:ascii="Times New Roman" w:hAnsi="Times New Roman" w:cs="Times New Roman"/>
          <w:color w:val="000000"/>
          <w:sz w:val="24"/>
          <w:szCs w:val="24"/>
          <w:lang/>
        </w:rPr>
        <w:fldChar w:fldCharType="end"/>
      </w:r>
      <w:r w:rsidRPr="00953264">
        <w:rPr>
          <w:rFonts w:ascii="Times New Roman" w:hAnsi="Times New Roman" w:cs="Times New Roman"/>
          <w:color w:val="000000"/>
          <w:sz w:val="24"/>
          <w:szCs w:val="24"/>
          <w:lang w:val="en-US"/>
        </w:rPr>
        <w:t xml:space="preserve"> who claim that the most important thing is the credibility of the source from which the information originates.</w:t>
      </w:r>
    </w:p>
    <w:p w:rsidR="00EA771B" w:rsidRPr="00953264" w:rsidRDefault="00EA771B" w:rsidP="0003149F">
      <w:pPr>
        <w:spacing w:after="0" w:line="360" w:lineRule="auto"/>
        <w:jc w:val="both"/>
        <w:rPr>
          <w:rFonts w:ascii="Times New Roman" w:hAnsi="Times New Roman" w:cs="Times New Roman"/>
          <w:iCs/>
          <w:sz w:val="24"/>
          <w:szCs w:val="24"/>
        </w:rPr>
      </w:pPr>
      <w:r w:rsidRPr="00953264">
        <w:rPr>
          <w:rFonts w:ascii="Times New Roman" w:hAnsi="Times New Roman" w:cs="Times New Roman"/>
          <w:iCs/>
          <w:sz w:val="24"/>
          <w:szCs w:val="24"/>
        </w:rPr>
        <w:t>----------------------------------------------------------------------------------------------------------------</w:t>
      </w:r>
    </w:p>
    <w:p w:rsidR="002B0765" w:rsidRPr="00953264" w:rsidRDefault="00633C53" w:rsidP="002B0765">
      <w:pPr>
        <w:pStyle w:val="BodyText"/>
        <w:spacing w:line="360" w:lineRule="auto"/>
        <w:ind w:right="-46"/>
        <w:jc w:val="both"/>
        <w:rPr>
          <w:sz w:val="24"/>
          <w:szCs w:val="24"/>
        </w:rPr>
      </w:pPr>
      <w:r w:rsidRPr="00953264">
        <w:rPr>
          <w:sz w:val="24"/>
          <w:szCs w:val="24"/>
        </w:rPr>
        <w:t xml:space="preserve">13. </w:t>
      </w:r>
      <w:r w:rsidR="002B0765" w:rsidRPr="00953264">
        <w:rPr>
          <w:sz w:val="24"/>
          <w:szCs w:val="24"/>
        </w:rPr>
        <w:t>Commented [CJS14]: No bullet and numbering, all should be in essay format.</w:t>
      </w:r>
    </w:p>
    <w:p w:rsidR="00EA771B" w:rsidRPr="00953264" w:rsidRDefault="002B0765" w:rsidP="002B0765">
      <w:pPr>
        <w:pStyle w:val="BodyText"/>
        <w:spacing w:line="360" w:lineRule="auto"/>
        <w:ind w:right="-46"/>
        <w:jc w:val="both"/>
        <w:rPr>
          <w:sz w:val="24"/>
          <w:szCs w:val="24"/>
        </w:rPr>
      </w:pPr>
      <w:r w:rsidRPr="00953264">
        <w:rPr>
          <w:sz w:val="24"/>
          <w:szCs w:val="24"/>
        </w:rPr>
        <w:t>What’s the implication and further next step?</w:t>
      </w:r>
    </w:p>
    <w:p w:rsidR="002B0765" w:rsidRPr="00953264" w:rsidRDefault="002B0765" w:rsidP="002B0765">
      <w:pPr>
        <w:pStyle w:val="BodyText"/>
        <w:spacing w:line="360" w:lineRule="auto"/>
        <w:ind w:right="-46"/>
        <w:jc w:val="both"/>
        <w:rPr>
          <w:sz w:val="24"/>
          <w:szCs w:val="24"/>
        </w:rPr>
      </w:pPr>
    </w:p>
    <w:p w:rsidR="002B0765" w:rsidRPr="00953264" w:rsidRDefault="00633C53" w:rsidP="002B0765">
      <w:pPr>
        <w:pStyle w:val="BodyText"/>
        <w:spacing w:line="360" w:lineRule="auto"/>
        <w:ind w:right="-46"/>
        <w:jc w:val="both"/>
        <w:rPr>
          <w:sz w:val="24"/>
          <w:szCs w:val="24"/>
        </w:rPr>
      </w:pPr>
      <w:r w:rsidRPr="00953264">
        <w:rPr>
          <w:sz w:val="24"/>
          <w:szCs w:val="24"/>
        </w:rPr>
        <w:t>Respon</w:t>
      </w:r>
      <w:r w:rsidR="002B0765" w:rsidRPr="00953264">
        <w:rPr>
          <w:sz w:val="24"/>
          <w:szCs w:val="24"/>
        </w:rPr>
        <w:t xml:space="preserve"> :</w:t>
      </w:r>
    </w:p>
    <w:p w:rsidR="002B0765" w:rsidRPr="00953264" w:rsidRDefault="00633C53" w:rsidP="002B0765">
      <w:pPr>
        <w:spacing w:after="0" w:line="360" w:lineRule="auto"/>
        <w:jc w:val="both"/>
        <w:rPr>
          <w:rFonts w:ascii="Times New Roman" w:hAnsi="Times New Roman" w:cs="Times New Roman"/>
          <w:b/>
          <w:bCs/>
          <w:iCs/>
          <w:sz w:val="24"/>
          <w:szCs w:val="24"/>
        </w:rPr>
      </w:pPr>
      <w:r w:rsidRPr="00953264">
        <w:rPr>
          <w:rFonts w:ascii="Times New Roman" w:hAnsi="Times New Roman" w:cs="Times New Roman"/>
          <w:b/>
          <w:bCs/>
          <w:iCs/>
          <w:sz w:val="24"/>
          <w:szCs w:val="24"/>
        </w:rPr>
        <w:t>Telah diubah dalam</w:t>
      </w:r>
      <w:r w:rsidR="002B0765" w:rsidRPr="00953264">
        <w:rPr>
          <w:rFonts w:ascii="Times New Roman" w:hAnsi="Times New Roman" w:cs="Times New Roman"/>
          <w:b/>
          <w:bCs/>
          <w:iCs/>
          <w:sz w:val="24"/>
          <w:szCs w:val="24"/>
        </w:rPr>
        <w:t xml:space="preserve"> paragraf sesua</w:t>
      </w:r>
      <w:r w:rsidRPr="00953264">
        <w:rPr>
          <w:rFonts w:ascii="Times New Roman" w:hAnsi="Times New Roman" w:cs="Times New Roman"/>
          <w:b/>
          <w:bCs/>
          <w:iCs/>
          <w:sz w:val="24"/>
          <w:szCs w:val="24"/>
        </w:rPr>
        <w:t>i dengan format yang disarankan</w:t>
      </w:r>
    </w:p>
    <w:p w:rsidR="00EA771B" w:rsidRPr="00953264" w:rsidRDefault="00B725DC" w:rsidP="00B725DC">
      <w:pPr>
        <w:pStyle w:val="MediumShading1-Accent11"/>
        <w:tabs>
          <w:tab w:val="left" w:pos="426"/>
        </w:tabs>
        <w:spacing w:before="1"/>
        <w:jc w:val="both"/>
        <w:rPr>
          <w:rFonts w:ascii="Times New Roman" w:hAnsi="Times New Roman" w:cs="Times New Roman"/>
          <w:color w:val="000000"/>
          <w:sz w:val="24"/>
          <w:szCs w:val="24"/>
          <w:lang w:val="en-US"/>
        </w:rPr>
      </w:pPr>
      <w:bookmarkStart w:id="0" w:name="_GoBack"/>
      <w:bookmarkEnd w:id="0"/>
      <w:r w:rsidRPr="00953264">
        <w:rPr>
          <w:rFonts w:ascii="Times New Roman" w:hAnsi="Times New Roman" w:cs="Times New Roman"/>
          <w:color w:val="000000"/>
          <w:sz w:val="24"/>
          <w:szCs w:val="24"/>
          <w:lang w:val="en-US"/>
        </w:rPr>
        <w:t xml:space="preserve">It is undeniable that the viral information on Twitter has a significant effect on the adoption of the information by high school students in Surabaya. The data show that students have a relatively high Twitter use intensity. Referring to the implemented results of the data analysis, several conclusions can be drawn as follows: First, it is known that the information </w:t>
      </w:r>
      <w:r w:rsidRPr="00953264">
        <w:rPr>
          <w:rFonts w:ascii="Times New Roman" w:hAnsi="Times New Roman" w:cs="Times New Roman"/>
          <w:color w:val="000000"/>
          <w:sz w:val="24"/>
          <w:szCs w:val="24"/>
          <w:lang w:val="en-US"/>
        </w:rPr>
        <w:lastRenderedPageBreak/>
        <w:t>quality variable affects the information usefulness. This means that the assumptions of high school students in Surabaya affect the usefulness of the information obtained from Twitter. Second, the source credibility variable affects the information usefulness variable. This means that verified sources do not influence high school students in Surabaya can decide to used that information or not. Third, it is also known that the information usefulness variable has a significant effect on the information adoption variable. That is, the use of Twitter threads affects the Surabaya’s students' adoption of information in their everyday life. And finally, it is known that in this study, the influence of the information quality and the source credibility on the information adoption is mediated by the intermediate variable, namely the utility variable. This shows the indirect effect of the information quality and the source credibility on the information adoption by high school students in Surabaya.</w:t>
      </w:r>
    </w:p>
    <w:sectPr w:rsidR="00EA771B" w:rsidRPr="00953264" w:rsidSect="00C23149">
      <w:footerReference w:type="default" r:id="rId9"/>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B3C5D" w:rsidRDefault="000B3C5D" w:rsidP="00953264">
      <w:pPr>
        <w:spacing w:after="0" w:line="240" w:lineRule="auto"/>
      </w:pPr>
      <w:r>
        <w:separator/>
      </w:r>
    </w:p>
  </w:endnote>
  <w:endnote w:type="continuationSeparator" w:id="1">
    <w:p w:rsidR="000B3C5D" w:rsidRDefault="000B3C5D" w:rsidP="0095326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28036282"/>
      <w:docPartObj>
        <w:docPartGallery w:val="Page Numbers (Bottom of Page)"/>
        <w:docPartUnique/>
      </w:docPartObj>
    </w:sdtPr>
    <w:sdtContent>
      <w:p w:rsidR="00953264" w:rsidRDefault="00953264">
        <w:pPr>
          <w:pStyle w:val="Footer"/>
          <w:jc w:val="center"/>
        </w:pPr>
        <w:fldSimple w:instr=" PAGE   \* MERGEFORMAT ">
          <w:r>
            <w:rPr>
              <w:noProof/>
            </w:rPr>
            <w:t>1</w:t>
          </w:r>
        </w:fldSimple>
      </w:p>
    </w:sdtContent>
  </w:sdt>
  <w:p w:rsidR="00953264" w:rsidRDefault="0095326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B3C5D" w:rsidRDefault="000B3C5D" w:rsidP="00953264">
      <w:pPr>
        <w:spacing w:after="0" w:line="240" w:lineRule="auto"/>
      </w:pPr>
      <w:r>
        <w:separator/>
      </w:r>
    </w:p>
  </w:footnote>
  <w:footnote w:type="continuationSeparator" w:id="1">
    <w:p w:rsidR="000B3C5D" w:rsidRDefault="000B3C5D" w:rsidP="0095326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23286F"/>
    <w:multiLevelType w:val="hybridMultilevel"/>
    <w:tmpl w:val="DA8A9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0A84FA0"/>
    <w:multiLevelType w:val="hybridMultilevel"/>
    <w:tmpl w:val="CEC27F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334946B6"/>
    <w:multiLevelType w:val="hybridMultilevel"/>
    <w:tmpl w:val="069A937C"/>
    <w:lvl w:ilvl="0" w:tplc="20688BD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FAB4CFC"/>
    <w:multiLevelType w:val="hybridMultilevel"/>
    <w:tmpl w:val="5490AF6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nsid w:val="52BA6D66"/>
    <w:multiLevelType w:val="hybridMultilevel"/>
    <w:tmpl w:val="70063968"/>
    <w:lvl w:ilvl="0" w:tplc="0409000F">
      <w:start w:val="1"/>
      <w:numFmt w:val="decimal"/>
      <w:lvlText w:val="%1."/>
      <w:lvlJc w:val="left"/>
      <w:pPr>
        <w:ind w:left="905" w:hanging="360"/>
      </w:pPr>
    </w:lvl>
    <w:lvl w:ilvl="1" w:tplc="04090019" w:tentative="1">
      <w:start w:val="1"/>
      <w:numFmt w:val="lowerLetter"/>
      <w:lvlText w:val="%2."/>
      <w:lvlJc w:val="left"/>
      <w:pPr>
        <w:ind w:left="1625" w:hanging="360"/>
      </w:pPr>
    </w:lvl>
    <w:lvl w:ilvl="2" w:tplc="0409001B" w:tentative="1">
      <w:start w:val="1"/>
      <w:numFmt w:val="lowerRoman"/>
      <w:lvlText w:val="%3."/>
      <w:lvlJc w:val="right"/>
      <w:pPr>
        <w:ind w:left="2345" w:hanging="180"/>
      </w:pPr>
    </w:lvl>
    <w:lvl w:ilvl="3" w:tplc="0409000F" w:tentative="1">
      <w:start w:val="1"/>
      <w:numFmt w:val="decimal"/>
      <w:lvlText w:val="%4."/>
      <w:lvlJc w:val="left"/>
      <w:pPr>
        <w:ind w:left="3065" w:hanging="360"/>
      </w:pPr>
    </w:lvl>
    <w:lvl w:ilvl="4" w:tplc="04090019" w:tentative="1">
      <w:start w:val="1"/>
      <w:numFmt w:val="lowerLetter"/>
      <w:lvlText w:val="%5."/>
      <w:lvlJc w:val="left"/>
      <w:pPr>
        <w:ind w:left="3785" w:hanging="360"/>
      </w:pPr>
    </w:lvl>
    <w:lvl w:ilvl="5" w:tplc="0409001B" w:tentative="1">
      <w:start w:val="1"/>
      <w:numFmt w:val="lowerRoman"/>
      <w:lvlText w:val="%6."/>
      <w:lvlJc w:val="right"/>
      <w:pPr>
        <w:ind w:left="4505" w:hanging="180"/>
      </w:pPr>
    </w:lvl>
    <w:lvl w:ilvl="6" w:tplc="0409000F" w:tentative="1">
      <w:start w:val="1"/>
      <w:numFmt w:val="decimal"/>
      <w:lvlText w:val="%7."/>
      <w:lvlJc w:val="left"/>
      <w:pPr>
        <w:ind w:left="5225" w:hanging="360"/>
      </w:pPr>
    </w:lvl>
    <w:lvl w:ilvl="7" w:tplc="04090019" w:tentative="1">
      <w:start w:val="1"/>
      <w:numFmt w:val="lowerLetter"/>
      <w:lvlText w:val="%8."/>
      <w:lvlJc w:val="left"/>
      <w:pPr>
        <w:ind w:left="5945" w:hanging="360"/>
      </w:pPr>
    </w:lvl>
    <w:lvl w:ilvl="8" w:tplc="0409001B" w:tentative="1">
      <w:start w:val="1"/>
      <w:numFmt w:val="lowerRoman"/>
      <w:lvlText w:val="%9."/>
      <w:lvlJc w:val="right"/>
      <w:pPr>
        <w:ind w:left="6665" w:hanging="180"/>
      </w:pPr>
    </w:lvl>
  </w:abstractNum>
  <w:num w:numId="1">
    <w:abstractNumId w:val="2"/>
  </w:num>
  <w:num w:numId="2">
    <w:abstractNumId w:val="3"/>
  </w:num>
  <w:num w:numId="3">
    <w:abstractNumId w:val="1"/>
  </w:num>
  <w:num w:numId="4">
    <w:abstractNumId w:val="0"/>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characterSpacingControl w:val="doNotCompress"/>
  <w:footnotePr>
    <w:footnote w:id="0"/>
    <w:footnote w:id="1"/>
  </w:footnotePr>
  <w:endnotePr>
    <w:endnote w:id="0"/>
    <w:endnote w:id="1"/>
  </w:endnotePr>
  <w:compat/>
  <w:rsids>
    <w:rsidRoot w:val="00FE6D74"/>
    <w:rsid w:val="0003149F"/>
    <w:rsid w:val="00043C19"/>
    <w:rsid w:val="000B3C5D"/>
    <w:rsid w:val="000F3306"/>
    <w:rsid w:val="00104049"/>
    <w:rsid w:val="0011767D"/>
    <w:rsid w:val="001502ED"/>
    <w:rsid w:val="00185C33"/>
    <w:rsid w:val="002B0765"/>
    <w:rsid w:val="002C4DC8"/>
    <w:rsid w:val="005B10CA"/>
    <w:rsid w:val="006047F1"/>
    <w:rsid w:val="00633C53"/>
    <w:rsid w:val="00752812"/>
    <w:rsid w:val="007628A4"/>
    <w:rsid w:val="00881ED6"/>
    <w:rsid w:val="00894B77"/>
    <w:rsid w:val="00953264"/>
    <w:rsid w:val="00B725DC"/>
    <w:rsid w:val="00BB3AA0"/>
    <w:rsid w:val="00C024ED"/>
    <w:rsid w:val="00C23149"/>
    <w:rsid w:val="00E4267F"/>
    <w:rsid w:val="00E56F34"/>
    <w:rsid w:val="00EA771B"/>
    <w:rsid w:val="00F63578"/>
    <w:rsid w:val="00FD655B"/>
    <w:rsid w:val="00FE6D7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330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4B77"/>
    <w:rPr>
      <w:color w:val="0563C1" w:themeColor="hyperlink"/>
      <w:u w:val="single"/>
    </w:rPr>
  </w:style>
  <w:style w:type="character" w:customStyle="1" w:styleId="UnresolvedMention">
    <w:name w:val="Unresolved Mention"/>
    <w:basedOn w:val="DefaultParagraphFont"/>
    <w:uiPriority w:val="99"/>
    <w:semiHidden/>
    <w:unhideWhenUsed/>
    <w:rsid w:val="00894B77"/>
    <w:rPr>
      <w:color w:val="605E5C"/>
      <w:shd w:val="clear" w:color="auto" w:fill="E1DFDD"/>
    </w:rPr>
  </w:style>
  <w:style w:type="paragraph" w:styleId="BodyText">
    <w:name w:val="Body Text"/>
    <w:basedOn w:val="Normal"/>
    <w:link w:val="BodyTextChar"/>
    <w:uiPriority w:val="1"/>
    <w:qFormat/>
    <w:rsid w:val="00894B77"/>
    <w:pPr>
      <w:widowControl w:val="0"/>
      <w:autoSpaceDE w:val="0"/>
      <w:autoSpaceDN w:val="0"/>
      <w:spacing w:after="0" w:line="240" w:lineRule="auto"/>
    </w:pPr>
    <w:rPr>
      <w:rFonts w:ascii="Times New Roman" w:eastAsia="Times New Roman" w:hAnsi="Times New Roman" w:cs="Times New Roman"/>
      <w:sz w:val="17"/>
      <w:szCs w:val="17"/>
      <w:lang w:val="en-US"/>
    </w:rPr>
  </w:style>
  <w:style w:type="character" w:customStyle="1" w:styleId="BodyTextChar">
    <w:name w:val="Body Text Char"/>
    <w:basedOn w:val="DefaultParagraphFont"/>
    <w:link w:val="BodyText"/>
    <w:uiPriority w:val="1"/>
    <w:rsid w:val="00894B77"/>
    <w:rPr>
      <w:rFonts w:ascii="Times New Roman" w:eastAsia="Times New Roman" w:hAnsi="Times New Roman" w:cs="Times New Roman"/>
      <w:sz w:val="17"/>
      <w:szCs w:val="17"/>
      <w:lang w:val="en-US"/>
    </w:rPr>
  </w:style>
  <w:style w:type="character" w:styleId="FootnoteReference">
    <w:name w:val="footnote reference"/>
    <w:basedOn w:val="DefaultParagraphFont"/>
    <w:uiPriority w:val="99"/>
    <w:semiHidden/>
    <w:unhideWhenUsed/>
    <w:rsid w:val="00894B77"/>
    <w:rPr>
      <w:vertAlign w:val="superscript"/>
    </w:rPr>
  </w:style>
  <w:style w:type="paragraph" w:customStyle="1" w:styleId="TableParagraph">
    <w:name w:val="Table Paragraph"/>
    <w:basedOn w:val="Normal"/>
    <w:uiPriority w:val="1"/>
    <w:qFormat/>
    <w:rsid w:val="00F63578"/>
    <w:pPr>
      <w:widowControl w:val="0"/>
      <w:autoSpaceDE w:val="0"/>
      <w:autoSpaceDN w:val="0"/>
      <w:spacing w:before="6" w:after="0" w:line="240" w:lineRule="auto"/>
    </w:pPr>
    <w:rPr>
      <w:rFonts w:ascii="Times New Roman" w:eastAsia="Times New Roman" w:hAnsi="Times New Roman" w:cs="Times New Roman"/>
      <w:lang w:val="en-US"/>
    </w:rPr>
  </w:style>
  <w:style w:type="paragraph" w:styleId="ListParagraph">
    <w:name w:val="List Paragraph"/>
    <w:basedOn w:val="Normal"/>
    <w:uiPriority w:val="34"/>
    <w:qFormat/>
    <w:rsid w:val="00881ED6"/>
    <w:pPr>
      <w:ind w:left="720"/>
      <w:contextualSpacing/>
    </w:pPr>
  </w:style>
  <w:style w:type="paragraph" w:customStyle="1" w:styleId="MediumShading1-Accent11">
    <w:name w:val="Medium Shading 1 - Accent 11"/>
    <w:uiPriority w:val="99"/>
    <w:rsid w:val="00B725DC"/>
    <w:pPr>
      <w:spacing w:after="0" w:line="240" w:lineRule="auto"/>
    </w:pPr>
    <w:rPr>
      <w:rFonts w:ascii="Calibri" w:eastAsia="Times New Roman" w:hAnsi="Calibri" w:cs="Calibri"/>
      <w:lang w:val="id-ID"/>
    </w:rPr>
  </w:style>
  <w:style w:type="paragraph" w:styleId="Header">
    <w:name w:val="header"/>
    <w:basedOn w:val="Normal"/>
    <w:link w:val="HeaderChar"/>
    <w:uiPriority w:val="99"/>
    <w:semiHidden/>
    <w:unhideWhenUsed/>
    <w:rsid w:val="00953264"/>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53264"/>
  </w:style>
  <w:style w:type="paragraph" w:styleId="Footer">
    <w:name w:val="footer"/>
    <w:basedOn w:val="Normal"/>
    <w:link w:val="FooterChar"/>
    <w:uiPriority w:val="99"/>
    <w:unhideWhenUsed/>
    <w:rsid w:val="009532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3264"/>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90/ijgi8030111"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590FC4-2BEB-4834-B680-5B35CAF81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5</Pages>
  <Words>10386</Words>
  <Characters>59204</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 Wijaya</dc:creator>
  <cp:keywords/>
  <dc:description/>
  <cp:lastModifiedBy>Rahma Sugihartati</cp:lastModifiedBy>
  <cp:revision>17</cp:revision>
  <dcterms:created xsi:type="dcterms:W3CDTF">2020-11-21T12:23:00Z</dcterms:created>
  <dcterms:modified xsi:type="dcterms:W3CDTF">2020-11-24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ca7265-2024-3187-bad6-b945a42580be</vt:lpwstr>
  </property>
  <property fmtid="{D5CDD505-2E9C-101B-9397-08002B2CF9AE}" pid="24" name="Mendeley Citation Style_1">
    <vt:lpwstr>http://www.zotero.org/styles/apa</vt:lpwstr>
  </property>
</Properties>
</file>